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7220A" w:rsidRPr="0077220A" w:rsidRDefault="00CF2779" w:rsidP="00F11748">
      <w:pPr>
        <w:spacing w:line="480" w:lineRule="auto"/>
        <w:jc w:val="center"/>
        <w:rPr>
          <w:rFonts w:ascii="Times New Roman" w:eastAsiaTheme="minorEastAsia" w:hAnsi="Times New Roman" w:cs="Times New Roman"/>
          <w:b/>
          <w:sz w:val="24"/>
          <w:szCs w:val="24"/>
        </w:rPr>
      </w:pPr>
      <w:bookmarkStart w:id="0" w:name="_GoBack"/>
      <w:bookmarkEnd w:id="0"/>
      <w:r w:rsidRPr="0077220A">
        <w:rPr>
          <w:rFonts w:ascii="Times New Roman" w:eastAsiaTheme="minorEastAsia" w:hAnsi="Times New Roman" w:cs="Times New Roman"/>
          <w:b/>
          <w:sz w:val="24"/>
          <w:szCs w:val="24"/>
        </w:rPr>
        <w:t>DAFTAR PUSTAKA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eastAsiaTheme="minorEastAsia" w:hAnsi="Times New Roman" w:cs="Times New Roman"/>
          <w:sz w:val="24"/>
          <w:szCs w:val="24"/>
        </w:rPr>
        <w:fldChar w:fldCharType="begin" w:fldLock="1"/>
      </w:r>
      <w:r w:rsidRPr="008E05E6">
        <w:rPr>
          <w:rFonts w:ascii="Times New Roman" w:eastAsiaTheme="minorEastAsia" w:hAnsi="Times New Roman" w:cs="Times New Roman"/>
          <w:sz w:val="24"/>
          <w:szCs w:val="24"/>
        </w:rPr>
        <w:instrText xml:space="preserve">ADDIN Mendeley Bibliography CSL_BIBLIOGRAPHY </w:instrText>
      </w:r>
      <w:r w:rsidRPr="008E05E6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A.Shimp, T. (2014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Komunikasi Pemasaran Terpadu dan Promosi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Aeker, D. . (2014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anajemen Ekuitas Merek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Spektrum (ed.))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Amron, A. (2018). </w:t>
      </w:r>
      <w:r w:rsidRPr="00F11748">
        <w:rPr>
          <w:rFonts w:ascii="Times New Roman" w:hAnsi="Times New Roman" w:cs="Times New Roman"/>
          <w:i/>
          <w:noProof/>
          <w:sz w:val="24"/>
          <w:szCs w:val="24"/>
        </w:rPr>
        <w:t>The Influence of Brand Image, Brand Trust, Product Quality, and Price on the Consumer’s Buying Decision of MPV Cars.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European Scientific Journal, ESJ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(13), 228. </w:t>
      </w:r>
      <w:r w:rsidR="003702B8">
        <w:rPr>
          <w:rFonts w:ascii="Times New Roman" w:hAnsi="Times New Roman" w:cs="Times New Roman"/>
          <w:noProof/>
          <w:sz w:val="24"/>
          <w:szCs w:val="24"/>
        </w:rPr>
        <w:t>z</w:t>
      </w:r>
      <w:r w:rsidRPr="008E05E6">
        <w:rPr>
          <w:rFonts w:ascii="Times New Roman" w:hAnsi="Times New Roman" w:cs="Times New Roman"/>
          <w:noProof/>
          <w:sz w:val="24"/>
          <w:szCs w:val="24"/>
        </w:rPr>
        <w:t>https://doi.org/10.19044/esj.2018.v14n13p228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Assauri, S. (2015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 PT. Raja Grafindo Persada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Baum,  feigen A. V. (2012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kendali Mutu Terpadu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3rd ed.). Erlangga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Damanik, H. M., Purba, M. L., &amp; Samosir, H. E. S. (2021). </w:t>
      </w:r>
      <w:r w:rsidRPr="00F11748">
        <w:rPr>
          <w:rFonts w:ascii="Times New Roman" w:hAnsi="Times New Roman" w:cs="Times New Roman"/>
          <w:i/>
          <w:noProof/>
          <w:sz w:val="24"/>
          <w:szCs w:val="24"/>
        </w:rPr>
        <w:t>Pengaruh Citra Merek Dan Kualitas Layanan Terhadap Keputusan Konsumen Melakukan Pembelian Produk Pakaian (Studi Kasus Pada Shopee)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JURNAL ILMIAH KOHESI Vol. 5 No. 3 Juli 2021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E05E6">
        <w:rPr>
          <w:rFonts w:ascii="Times New Roman" w:hAnsi="Times New Roman" w:cs="Times New Roman"/>
          <w:noProof/>
          <w:sz w:val="24"/>
          <w:szCs w:val="24"/>
        </w:rPr>
        <w:t>(3), 106–111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frendy. (2011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8th ed.). Badan Penerbit Universitas Diponegoro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9th ed.). Badan Penerbit Universitas Diponegoro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Istiatin, Mursito, B., &amp; Sudarwati. (2019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 UNIBA pres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kevin lane, K. (2013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Strategi Branf Management( Building, Measuring and Managing Brand Equity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global 4 e). United states: Pearson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Kolter, P., &amp; Gary Amstrong. (2015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arketing an Introducing Prencite Hall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12th ed.). Pearson Education, Inc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Kolter, P., &amp; keller, K. L. (2013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2nd ed.). Erlangga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Kolter, P., &amp; keller, K. L. (2016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Kolter, P., &amp; kevin lane, K. (2012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14th ed.). New Jersey: Prentiene-hall Published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Nasution, S. L., Nasution, C. H. L., &amp; Ramadhan, D. A. (2018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Pengaruh Kualitas Produk, Citra Merek, Kepercayaan, Kemudahan, Dan Harga Terhadap Keputusan Pembelian Pada E-Commerce Shopee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8E05E6">
        <w:rPr>
          <w:rFonts w:ascii="Times New Roman" w:hAnsi="Times New Roman" w:cs="Times New Roman"/>
          <w:noProof/>
          <w:sz w:val="24"/>
          <w:szCs w:val="24"/>
        </w:rPr>
        <w:t>(1), 43–53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Prof. Dr Sugiono. (2019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metodo penelitian kuantitatif kualitatif dan R&amp;D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ke 2). Alfabeta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amadhani, M. D., &amp; Maskur, A. (2020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Website Shopee Terhadap Keputusan Pembelian Online ( Studi Pada Mahasiswa Universitas Stikubank Semarang )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 978–979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Setiyawati, N., Lestari, B., Niaga, A., &amp; Malang, P. N. (2021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Pengaruh Citra Merek Dan Ekuitas Merek Terhadap Keputusan Pembelian Pada E-Commerce Shopee ( Studi Pada Mahasiswa Program Studi D4 Manajemen Pemasaran Politeknik Negeri Malang Tahun Ajaran 2017 )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 17–20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Soltani,  iraj. (2016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Providing the Applicable Model of Performance Management with Competencies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Surono, D. R. (2021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Pengaruh Persepsi Harga, Ekuitas Merek dan Kualitas Produk Terhadap Keputusan Pembelian Sepeda Motor Vario 150 CC Di Kabupaten Kebumen</w:t>
      </w:r>
      <w:r w:rsidRPr="008E05E6">
        <w:rPr>
          <w:rFonts w:ascii="Times New Roman" w:hAnsi="Times New Roman" w:cs="Times New Roman"/>
          <w:noProof/>
          <w:sz w:val="24"/>
          <w:szCs w:val="24"/>
        </w:rPr>
        <w:t>. 1–11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Suryani, N. I., &amp; Batu, R. L. (2021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YUME : Journal of Management Pengaruh Kualitas Produk , Ekuitas Merek dan Gaya Hidup Terhadap Keputusan Pembelian Smartphone Iphone di Kota Bogor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E05E6">
        <w:rPr>
          <w:rFonts w:ascii="Times New Roman" w:hAnsi="Times New Roman" w:cs="Times New Roman"/>
          <w:noProof/>
          <w:sz w:val="24"/>
          <w:szCs w:val="24"/>
        </w:rPr>
        <w:t>(2), 254–271. https://doi.org/10.37531/yume.vxix.787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Tjiptono, F. (2015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(4th ed.). Andi Offset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Widiyanti, W. (2017). </w:t>
      </w:r>
      <w:r w:rsidRPr="00F11748">
        <w:rPr>
          <w:rFonts w:ascii="Times New Roman" w:hAnsi="Times New Roman" w:cs="Times New Roman"/>
          <w:i/>
          <w:noProof/>
          <w:sz w:val="24"/>
          <w:szCs w:val="24"/>
        </w:rPr>
        <w:t>Pengaruh Persepsi Kualitas Produk , Citra Merek dan Media Iklan Instagram terhadap Keputusan Pembelian Produk Ninebox.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Cakrawala, Vol. XVII, No. 1, Maret 2017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XVII</w:t>
      </w:r>
      <w:r w:rsidRPr="008E05E6">
        <w:rPr>
          <w:rFonts w:ascii="Times New Roman" w:hAnsi="Times New Roman" w:cs="Times New Roman"/>
          <w:noProof/>
          <w:sz w:val="24"/>
          <w:szCs w:val="24"/>
        </w:rPr>
        <w:t>(1), 41–50.</w:t>
      </w:r>
    </w:p>
    <w:p w:rsidR="00CF2779" w:rsidRPr="008E05E6" w:rsidRDefault="00CF2779" w:rsidP="003702B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Yoeliastuti, Darlin, &amp; Sugiyanto, E. (2021)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Pengaruh Citra Merek, Harga dan Promosi Terhadap Keputusan Pembelian Melalui Aplikasi Penjualan Online Shopee</w:t>
      </w:r>
      <w:r w:rsidRPr="008E05E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E05E6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8E05E6">
        <w:rPr>
          <w:rFonts w:ascii="Times New Roman" w:hAnsi="Times New Roman" w:cs="Times New Roman"/>
          <w:noProof/>
          <w:sz w:val="24"/>
          <w:szCs w:val="24"/>
        </w:rPr>
        <w:t>(2), 212–223. https://doi.org/10.34127/jrlab.v10i2.425</w:t>
      </w:r>
    </w:p>
    <w:p w:rsidR="00CF2779" w:rsidRPr="008E05E6" w:rsidRDefault="00CF2779" w:rsidP="003702B8">
      <w:pPr>
        <w:ind w:left="567" w:hanging="567"/>
        <w:jc w:val="both"/>
        <w:rPr>
          <w:rFonts w:ascii="Times New Roman" w:hAnsi="Times New Roman" w:cs="Times New Roman"/>
          <w:bCs/>
          <w:color w:val="202122"/>
          <w:sz w:val="24"/>
          <w:szCs w:val="24"/>
        </w:rPr>
      </w:pPr>
      <w:r w:rsidRPr="008E05E6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proofErr w:type="gramStart"/>
      <w:r w:rsidR="00E80CB0" w:rsidRPr="008E05E6">
        <w:rPr>
          <w:rFonts w:ascii="Times New Roman" w:eastAsiaTheme="minorEastAsia" w:hAnsi="Times New Roman" w:cs="Times New Roman"/>
          <w:sz w:val="24"/>
          <w:szCs w:val="24"/>
        </w:rPr>
        <w:t>Marketplace.</w:t>
      </w:r>
      <w:proofErr w:type="gramEnd"/>
      <w:r w:rsidR="00E80CB0" w:rsidRPr="008E05E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80CB0" w:rsidRPr="008E05E6">
        <w:rPr>
          <w:rFonts w:ascii="Times New Roman" w:eastAsiaTheme="minorEastAsia" w:hAnsi="Times New Roman" w:cs="Times New Roman"/>
          <w:i/>
          <w:sz w:val="24"/>
          <w:szCs w:val="24"/>
        </w:rPr>
        <w:t>Sejarah Shopee Model Bisnis, dan Visi Misinya.</w:t>
      </w:r>
      <w:r w:rsidR="00E80CB0" w:rsidRPr="008E05E6">
        <w:rPr>
          <w:rFonts w:ascii="Times New Roman" w:hAnsi="Times New Roman" w:cs="Times New Roman"/>
          <w:b/>
          <w:bCs/>
          <w:color w:val="202122"/>
          <w:sz w:val="24"/>
          <w:szCs w:val="24"/>
        </w:rPr>
        <w:t xml:space="preserve"> </w:t>
      </w:r>
      <w:hyperlink r:id="rId9" w:history="1">
        <w:r w:rsidR="00E80CB0" w:rsidRPr="008E05E6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https://pojoksosmed.com/marketplace/sejarah-shopee/</w:t>
        </w:r>
      </w:hyperlink>
    </w:p>
    <w:p w:rsidR="008E05E6" w:rsidRDefault="0087319A" w:rsidP="003702B8">
      <w:pPr>
        <w:pStyle w:val="NormalWeb"/>
        <w:shd w:val="clear" w:color="auto" w:fill="FFFFFF"/>
        <w:spacing w:before="120" w:beforeAutospacing="0" w:after="120" w:afterAutospacing="0"/>
        <w:jc w:val="both"/>
        <w:rPr>
          <w:rStyle w:val="Hyperlink"/>
          <w:rFonts w:ascii="Arial" w:hAnsi="Arial" w:cs="Arial"/>
          <w:bCs/>
          <w:sz w:val="21"/>
          <w:szCs w:val="21"/>
        </w:rPr>
      </w:pPr>
      <w:proofErr w:type="gramStart"/>
      <w:r w:rsidRPr="008E05E6">
        <w:rPr>
          <w:rFonts w:eastAsiaTheme="minorEastAsia"/>
        </w:rPr>
        <w:t>Wikipwdia.</w:t>
      </w:r>
      <w:proofErr w:type="gramEnd"/>
      <w:r w:rsidRPr="008E05E6">
        <w:rPr>
          <w:rFonts w:eastAsiaTheme="minorEastAsia"/>
        </w:rPr>
        <w:t xml:space="preserve"> </w:t>
      </w:r>
      <w:proofErr w:type="gramStart"/>
      <w:r w:rsidRPr="008E05E6">
        <w:rPr>
          <w:rFonts w:eastAsiaTheme="minorEastAsia"/>
          <w:i/>
        </w:rPr>
        <w:t>Shopee.</w:t>
      </w:r>
      <w:proofErr w:type="gramEnd"/>
      <w:r w:rsidRPr="008E05E6">
        <w:t xml:space="preserve"> </w:t>
      </w:r>
      <w:hyperlink r:id="rId10" w:history="1">
        <w:r w:rsidRPr="008E05E6">
          <w:rPr>
            <w:rStyle w:val="Hyperlink"/>
            <w:bCs/>
          </w:rPr>
          <w:t>https://id.wikipedia.org/wiki/Shopee</w:t>
        </w:r>
      </w:hyperlink>
    </w:p>
    <w:sectPr w:rsidR="008E05E6" w:rsidSect="00196D68">
      <w:headerReference w:type="default" r:id="rId11"/>
      <w:footerReference w:type="default" r:id="rId12"/>
      <w:pgSz w:w="11907" w:h="16839" w:code="9"/>
      <w:pgMar w:top="2268" w:right="1701" w:bottom="1701" w:left="2268" w:header="85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445AF" w:rsidRDefault="003445AF" w:rsidP="00E068CE">
      <w:pPr>
        <w:spacing w:after="0" w:line="240" w:lineRule="auto"/>
      </w:pPr>
      <w:r>
        <w:separator/>
      </w:r>
    </w:p>
  </w:endnote>
  <w:endnote w:type="continuationSeparator" w:id="0">
    <w:p w:rsidR="003445AF" w:rsidRDefault="003445AF" w:rsidP="00E068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NewRoman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MT">
    <w:altName w:val="Arial"/>
    <w:charset w:val="01"/>
    <w:family w:val="swiss"/>
    <w:pitch w:val="variable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F458E" w:rsidRDefault="00BF458E">
    <w:pPr>
      <w:pStyle w:val="Footer"/>
      <w:jc w:val="center"/>
    </w:pPr>
  </w:p>
  <w:p w:rsidR="00BF458E" w:rsidRDefault="00BF458E" w:rsidP="00774042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445AF" w:rsidRDefault="003445AF" w:rsidP="00E068CE">
      <w:pPr>
        <w:spacing w:after="0" w:line="240" w:lineRule="auto"/>
      </w:pPr>
      <w:r>
        <w:separator/>
      </w:r>
    </w:p>
  </w:footnote>
  <w:footnote w:type="continuationSeparator" w:id="0">
    <w:p w:rsidR="003445AF" w:rsidRDefault="003445AF" w:rsidP="00E068C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F458E" w:rsidRDefault="00BF458E">
    <w:pPr>
      <w:pStyle w:val="Header"/>
      <w:jc w:val="right"/>
    </w:pPr>
  </w:p>
  <w:p w:rsidR="00BF458E" w:rsidRPr="007E5685" w:rsidRDefault="00BF458E" w:rsidP="00887EB9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D22C8F"/>
    <w:multiLevelType w:val="hybridMultilevel"/>
    <w:tmpl w:val="25E894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174D72"/>
    <w:multiLevelType w:val="hybridMultilevel"/>
    <w:tmpl w:val="F488C712"/>
    <w:lvl w:ilvl="0" w:tplc="E9260F96">
      <w:start w:val="1"/>
      <w:numFmt w:val="decimal"/>
      <w:lvlText w:val="%1."/>
      <w:lvlJc w:val="left"/>
      <w:pPr>
        <w:ind w:left="9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">
    <w:nsid w:val="06E1234E"/>
    <w:multiLevelType w:val="hybridMultilevel"/>
    <w:tmpl w:val="2EFCFD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A980EE2"/>
    <w:multiLevelType w:val="hybridMultilevel"/>
    <w:tmpl w:val="5B58971E"/>
    <w:lvl w:ilvl="0" w:tplc="E9D8C5E2">
      <w:start w:val="1"/>
      <w:numFmt w:val="decimal"/>
      <w:lvlText w:val="%1."/>
      <w:lvlJc w:val="left"/>
      <w:pPr>
        <w:ind w:left="107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B9A4BF5"/>
    <w:multiLevelType w:val="hybridMultilevel"/>
    <w:tmpl w:val="E7D09B8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411BAF"/>
    <w:multiLevelType w:val="hybridMultilevel"/>
    <w:tmpl w:val="7CB0D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E6020E5"/>
    <w:multiLevelType w:val="hybridMultilevel"/>
    <w:tmpl w:val="57CA37A0"/>
    <w:lvl w:ilvl="0" w:tplc="98F0B81A">
      <w:start w:val="1"/>
      <w:numFmt w:val="bullet"/>
      <w:lvlText w:val="□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>
    <w:nsid w:val="0ED832FA"/>
    <w:multiLevelType w:val="hybridMultilevel"/>
    <w:tmpl w:val="5D8C47C0"/>
    <w:lvl w:ilvl="0" w:tplc="AA3417B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F184A8E"/>
    <w:multiLevelType w:val="hybridMultilevel"/>
    <w:tmpl w:val="283259D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>
    <w:nsid w:val="0F4E5696"/>
    <w:multiLevelType w:val="hybridMultilevel"/>
    <w:tmpl w:val="5B1804DE"/>
    <w:lvl w:ilvl="0" w:tplc="18B2E64A">
      <w:start w:val="1"/>
      <w:numFmt w:val="lowerLetter"/>
      <w:lvlText w:val="%1."/>
      <w:lvlJc w:val="left"/>
      <w:pPr>
        <w:ind w:left="1080" w:hanging="360"/>
      </w:pPr>
      <w:rPr>
        <w:rFonts w:ascii="Times New Roman" w:eastAsia="Times New Roman" w:hAnsi="Times New Roman" w:cs="Times New Roman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0FEA3DC2"/>
    <w:multiLevelType w:val="hybridMultilevel"/>
    <w:tmpl w:val="FBB01C16"/>
    <w:lvl w:ilvl="0" w:tplc="9FF64C20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1">
    <w:nsid w:val="10F52F9B"/>
    <w:multiLevelType w:val="hybridMultilevel"/>
    <w:tmpl w:val="17BA86BE"/>
    <w:lvl w:ilvl="0" w:tplc="98F0B81A">
      <w:start w:val="1"/>
      <w:numFmt w:val="bullet"/>
      <w:lvlText w:val="□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>
    <w:nsid w:val="11632F31"/>
    <w:multiLevelType w:val="hybridMultilevel"/>
    <w:tmpl w:val="107269F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14302D07"/>
    <w:multiLevelType w:val="hybridMultilevel"/>
    <w:tmpl w:val="1CDEB5C6"/>
    <w:lvl w:ilvl="0" w:tplc="74F2CF66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>
    <w:nsid w:val="17C94094"/>
    <w:multiLevelType w:val="hybridMultilevel"/>
    <w:tmpl w:val="BE5684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9DB1B0E"/>
    <w:multiLevelType w:val="hybridMultilevel"/>
    <w:tmpl w:val="133A0C8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AF56245"/>
    <w:multiLevelType w:val="hybridMultilevel"/>
    <w:tmpl w:val="C1904CD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AFF6486"/>
    <w:multiLevelType w:val="hybridMultilevel"/>
    <w:tmpl w:val="B674FCB4"/>
    <w:lvl w:ilvl="0" w:tplc="696254B2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8">
    <w:nsid w:val="1C4825F8"/>
    <w:multiLevelType w:val="hybridMultilevel"/>
    <w:tmpl w:val="5D0E7C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E683E3E"/>
    <w:multiLevelType w:val="hybridMultilevel"/>
    <w:tmpl w:val="11AAEE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1ED87FF9"/>
    <w:multiLevelType w:val="hybridMultilevel"/>
    <w:tmpl w:val="3F52C07C"/>
    <w:lvl w:ilvl="0" w:tplc="1196E2E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F5771EB"/>
    <w:multiLevelType w:val="hybridMultilevel"/>
    <w:tmpl w:val="AE5A2412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223A4CBE"/>
    <w:multiLevelType w:val="hybridMultilevel"/>
    <w:tmpl w:val="E69A5FDE"/>
    <w:lvl w:ilvl="0" w:tplc="3C7485A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3">
    <w:nsid w:val="26E1324E"/>
    <w:multiLevelType w:val="hybridMultilevel"/>
    <w:tmpl w:val="B636C594"/>
    <w:lvl w:ilvl="0" w:tplc="A51A69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2B005CB0"/>
    <w:multiLevelType w:val="hybridMultilevel"/>
    <w:tmpl w:val="5C5E1E5A"/>
    <w:lvl w:ilvl="0" w:tplc="98F0B81A">
      <w:start w:val="1"/>
      <w:numFmt w:val="bullet"/>
      <w:lvlText w:val="□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>
    <w:nsid w:val="2BB73E20"/>
    <w:multiLevelType w:val="hybridMultilevel"/>
    <w:tmpl w:val="411663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BDE0F99"/>
    <w:multiLevelType w:val="hybridMultilevel"/>
    <w:tmpl w:val="2ED87268"/>
    <w:lvl w:ilvl="0" w:tplc="696254B2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2CF0410E"/>
    <w:multiLevelType w:val="hybridMultilevel"/>
    <w:tmpl w:val="5D38C958"/>
    <w:lvl w:ilvl="0" w:tplc="BB0A171E">
      <w:start w:val="1"/>
      <w:numFmt w:val="decimal"/>
      <w:lvlText w:val="%1)"/>
      <w:lvlJc w:val="left"/>
      <w:pPr>
        <w:ind w:left="28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524" w:hanging="360"/>
      </w:pPr>
    </w:lvl>
    <w:lvl w:ilvl="2" w:tplc="0409001B" w:tentative="1">
      <w:start w:val="1"/>
      <w:numFmt w:val="lowerRoman"/>
      <w:lvlText w:val="%3."/>
      <w:lvlJc w:val="right"/>
      <w:pPr>
        <w:ind w:left="4244" w:hanging="180"/>
      </w:pPr>
    </w:lvl>
    <w:lvl w:ilvl="3" w:tplc="0409000F" w:tentative="1">
      <w:start w:val="1"/>
      <w:numFmt w:val="decimal"/>
      <w:lvlText w:val="%4."/>
      <w:lvlJc w:val="left"/>
      <w:pPr>
        <w:ind w:left="4964" w:hanging="360"/>
      </w:pPr>
    </w:lvl>
    <w:lvl w:ilvl="4" w:tplc="04090019" w:tentative="1">
      <w:start w:val="1"/>
      <w:numFmt w:val="lowerLetter"/>
      <w:lvlText w:val="%5."/>
      <w:lvlJc w:val="left"/>
      <w:pPr>
        <w:ind w:left="5684" w:hanging="360"/>
      </w:pPr>
    </w:lvl>
    <w:lvl w:ilvl="5" w:tplc="0409001B" w:tentative="1">
      <w:start w:val="1"/>
      <w:numFmt w:val="lowerRoman"/>
      <w:lvlText w:val="%6."/>
      <w:lvlJc w:val="right"/>
      <w:pPr>
        <w:ind w:left="6404" w:hanging="180"/>
      </w:pPr>
    </w:lvl>
    <w:lvl w:ilvl="6" w:tplc="0409000F" w:tentative="1">
      <w:start w:val="1"/>
      <w:numFmt w:val="decimal"/>
      <w:lvlText w:val="%7."/>
      <w:lvlJc w:val="left"/>
      <w:pPr>
        <w:ind w:left="7124" w:hanging="360"/>
      </w:pPr>
    </w:lvl>
    <w:lvl w:ilvl="7" w:tplc="04090019" w:tentative="1">
      <w:start w:val="1"/>
      <w:numFmt w:val="lowerLetter"/>
      <w:lvlText w:val="%8."/>
      <w:lvlJc w:val="left"/>
      <w:pPr>
        <w:ind w:left="7844" w:hanging="360"/>
      </w:pPr>
    </w:lvl>
    <w:lvl w:ilvl="8" w:tplc="0409001B" w:tentative="1">
      <w:start w:val="1"/>
      <w:numFmt w:val="lowerRoman"/>
      <w:lvlText w:val="%9."/>
      <w:lvlJc w:val="right"/>
      <w:pPr>
        <w:ind w:left="8564" w:hanging="180"/>
      </w:pPr>
    </w:lvl>
  </w:abstractNum>
  <w:abstractNum w:abstractNumId="28">
    <w:nsid w:val="2DAE20DC"/>
    <w:multiLevelType w:val="hybridMultilevel"/>
    <w:tmpl w:val="04FC7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312B6875"/>
    <w:multiLevelType w:val="hybridMultilevel"/>
    <w:tmpl w:val="2020EE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32D25AD3"/>
    <w:multiLevelType w:val="hybridMultilevel"/>
    <w:tmpl w:val="9F6C94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354257B9"/>
    <w:multiLevelType w:val="hybridMultilevel"/>
    <w:tmpl w:val="F270457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>
    <w:nsid w:val="3583159E"/>
    <w:multiLevelType w:val="hybridMultilevel"/>
    <w:tmpl w:val="BCEAEEB0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371E4531"/>
    <w:multiLevelType w:val="hybridMultilevel"/>
    <w:tmpl w:val="577E0B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3757537B"/>
    <w:multiLevelType w:val="hybridMultilevel"/>
    <w:tmpl w:val="D01A09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37700B95"/>
    <w:multiLevelType w:val="hybridMultilevel"/>
    <w:tmpl w:val="61F675AE"/>
    <w:lvl w:ilvl="0" w:tplc="7DD4906E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6">
    <w:nsid w:val="3AD07F5E"/>
    <w:multiLevelType w:val="hybridMultilevel"/>
    <w:tmpl w:val="C150A9E6"/>
    <w:lvl w:ilvl="0" w:tplc="734454C6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7">
    <w:nsid w:val="412C7DC2"/>
    <w:multiLevelType w:val="hybridMultilevel"/>
    <w:tmpl w:val="7A741BB4"/>
    <w:lvl w:ilvl="0" w:tplc="0A92BE1A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4130075C"/>
    <w:multiLevelType w:val="hybridMultilevel"/>
    <w:tmpl w:val="C0DE850C"/>
    <w:lvl w:ilvl="0" w:tplc="EB3ACF4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>
    <w:nsid w:val="422432C4"/>
    <w:multiLevelType w:val="hybridMultilevel"/>
    <w:tmpl w:val="6F7075FE"/>
    <w:lvl w:ilvl="0" w:tplc="E2DC984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439272C8"/>
    <w:multiLevelType w:val="hybridMultilevel"/>
    <w:tmpl w:val="1B8411BE"/>
    <w:lvl w:ilvl="0" w:tplc="0409000F">
      <w:start w:val="1"/>
      <w:numFmt w:val="decimal"/>
      <w:lvlText w:val="%1."/>
      <w:lvlJc w:val="left"/>
      <w:pPr>
        <w:ind w:left="108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441941E6"/>
    <w:multiLevelType w:val="hybridMultilevel"/>
    <w:tmpl w:val="E1AC1B46"/>
    <w:lvl w:ilvl="0" w:tplc="B91ABB8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447A4937"/>
    <w:multiLevelType w:val="hybridMultilevel"/>
    <w:tmpl w:val="480680AA"/>
    <w:lvl w:ilvl="0" w:tplc="98F0B81A">
      <w:start w:val="1"/>
      <w:numFmt w:val="bullet"/>
      <w:lvlText w:val="□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3">
    <w:nsid w:val="44BB75C2"/>
    <w:multiLevelType w:val="hybridMultilevel"/>
    <w:tmpl w:val="C742E1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46D9482B"/>
    <w:multiLevelType w:val="hybridMultilevel"/>
    <w:tmpl w:val="A52E3DE8"/>
    <w:lvl w:ilvl="0" w:tplc="7EE484B2">
      <w:start w:val="1"/>
      <w:numFmt w:val="lowerLetter"/>
      <w:lvlText w:val="%1."/>
      <w:lvlJc w:val="left"/>
      <w:pPr>
        <w:ind w:left="1212" w:hanging="360"/>
      </w:pPr>
      <w:rPr>
        <w:rFonts w:ascii="Times New Roman" w:eastAsia="Times New Roman" w:hAnsi="Times New Roman" w:cs="Times New Roman"/>
        <w:color w:val="00000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932" w:hanging="360"/>
      </w:pPr>
    </w:lvl>
    <w:lvl w:ilvl="2" w:tplc="0409001B" w:tentative="1">
      <w:start w:val="1"/>
      <w:numFmt w:val="lowerRoman"/>
      <w:lvlText w:val="%3."/>
      <w:lvlJc w:val="right"/>
      <w:pPr>
        <w:ind w:left="2652" w:hanging="180"/>
      </w:pPr>
    </w:lvl>
    <w:lvl w:ilvl="3" w:tplc="0409000F" w:tentative="1">
      <w:start w:val="1"/>
      <w:numFmt w:val="decimal"/>
      <w:lvlText w:val="%4."/>
      <w:lvlJc w:val="left"/>
      <w:pPr>
        <w:ind w:left="3372" w:hanging="360"/>
      </w:pPr>
    </w:lvl>
    <w:lvl w:ilvl="4" w:tplc="04090019" w:tentative="1">
      <w:start w:val="1"/>
      <w:numFmt w:val="lowerLetter"/>
      <w:lvlText w:val="%5."/>
      <w:lvlJc w:val="left"/>
      <w:pPr>
        <w:ind w:left="4092" w:hanging="360"/>
      </w:pPr>
    </w:lvl>
    <w:lvl w:ilvl="5" w:tplc="0409001B" w:tentative="1">
      <w:start w:val="1"/>
      <w:numFmt w:val="lowerRoman"/>
      <w:lvlText w:val="%6."/>
      <w:lvlJc w:val="right"/>
      <w:pPr>
        <w:ind w:left="4812" w:hanging="180"/>
      </w:pPr>
    </w:lvl>
    <w:lvl w:ilvl="6" w:tplc="0409000F" w:tentative="1">
      <w:start w:val="1"/>
      <w:numFmt w:val="decimal"/>
      <w:lvlText w:val="%7."/>
      <w:lvlJc w:val="left"/>
      <w:pPr>
        <w:ind w:left="5532" w:hanging="360"/>
      </w:pPr>
    </w:lvl>
    <w:lvl w:ilvl="7" w:tplc="04090019" w:tentative="1">
      <w:start w:val="1"/>
      <w:numFmt w:val="lowerLetter"/>
      <w:lvlText w:val="%8."/>
      <w:lvlJc w:val="left"/>
      <w:pPr>
        <w:ind w:left="6252" w:hanging="360"/>
      </w:pPr>
    </w:lvl>
    <w:lvl w:ilvl="8" w:tplc="0409001B" w:tentative="1">
      <w:start w:val="1"/>
      <w:numFmt w:val="lowerRoman"/>
      <w:lvlText w:val="%9."/>
      <w:lvlJc w:val="right"/>
      <w:pPr>
        <w:ind w:left="6972" w:hanging="180"/>
      </w:pPr>
    </w:lvl>
  </w:abstractNum>
  <w:abstractNum w:abstractNumId="45">
    <w:nsid w:val="46FA31BC"/>
    <w:multiLevelType w:val="hybridMultilevel"/>
    <w:tmpl w:val="6C78B1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483F582F"/>
    <w:multiLevelType w:val="hybridMultilevel"/>
    <w:tmpl w:val="F870A30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498D5DCC"/>
    <w:multiLevelType w:val="hybridMultilevel"/>
    <w:tmpl w:val="38EC173A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8">
    <w:nsid w:val="4E106FCE"/>
    <w:multiLevelType w:val="hybridMultilevel"/>
    <w:tmpl w:val="381883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4E3B7648"/>
    <w:multiLevelType w:val="hybridMultilevel"/>
    <w:tmpl w:val="071E54F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0">
    <w:nsid w:val="4EA729D9"/>
    <w:multiLevelType w:val="hybridMultilevel"/>
    <w:tmpl w:val="10FACC0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4FF661BE"/>
    <w:multiLevelType w:val="hybridMultilevel"/>
    <w:tmpl w:val="28FE16D4"/>
    <w:lvl w:ilvl="0" w:tplc="6256D87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>
    <w:nsid w:val="52FF5882"/>
    <w:multiLevelType w:val="hybridMultilevel"/>
    <w:tmpl w:val="A05EB0E4"/>
    <w:lvl w:ilvl="0" w:tplc="2DE639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55D815AE"/>
    <w:multiLevelType w:val="hybridMultilevel"/>
    <w:tmpl w:val="D8DAB6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60E2335"/>
    <w:multiLevelType w:val="hybridMultilevel"/>
    <w:tmpl w:val="C4EADA0C"/>
    <w:lvl w:ilvl="0" w:tplc="9F0659F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5">
    <w:nsid w:val="592368A7"/>
    <w:multiLevelType w:val="hybridMultilevel"/>
    <w:tmpl w:val="3C202C56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>
    <w:nsid w:val="593040D2"/>
    <w:multiLevelType w:val="hybridMultilevel"/>
    <w:tmpl w:val="37FC112C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5A4B2CED"/>
    <w:multiLevelType w:val="hybridMultilevel"/>
    <w:tmpl w:val="6576EA9C"/>
    <w:lvl w:ilvl="0" w:tplc="98F0B81A">
      <w:start w:val="1"/>
      <w:numFmt w:val="bullet"/>
      <w:lvlText w:val="□"/>
      <w:lvlJc w:val="left"/>
      <w:pPr>
        <w:ind w:left="25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8">
    <w:nsid w:val="5A7F074E"/>
    <w:multiLevelType w:val="hybridMultilevel"/>
    <w:tmpl w:val="D7D6AF5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5B411602"/>
    <w:multiLevelType w:val="hybridMultilevel"/>
    <w:tmpl w:val="E08028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>
    <w:nsid w:val="5B9C4515"/>
    <w:multiLevelType w:val="hybridMultilevel"/>
    <w:tmpl w:val="F344F974"/>
    <w:lvl w:ilvl="0" w:tplc="0409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>
      <w:start w:val="1"/>
      <w:numFmt w:val="lowerRoman"/>
      <w:lvlText w:val="%3."/>
      <w:lvlJc w:val="right"/>
      <w:pPr>
        <w:ind w:left="2727" w:hanging="180"/>
      </w:pPr>
    </w:lvl>
    <w:lvl w:ilvl="3" w:tplc="0409000F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1">
    <w:nsid w:val="5E077F68"/>
    <w:multiLevelType w:val="hybridMultilevel"/>
    <w:tmpl w:val="64E4D694"/>
    <w:lvl w:ilvl="0" w:tplc="DA8A85D2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2">
    <w:nsid w:val="60D76A16"/>
    <w:multiLevelType w:val="hybridMultilevel"/>
    <w:tmpl w:val="DB98E374"/>
    <w:lvl w:ilvl="0" w:tplc="8C5AC9F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3">
    <w:nsid w:val="6183361F"/>
    <w:multiLevelType w:val="multilevel"/>
    <w:tmpl w:val="F0F81E1A"/>
    <w:lvl w:ilvl="0">
      <w:start w:val="1"/>
      <w:numFmt w:val="bullet"/>
      <w:lvlText w:val=""/>
      <w:lvlJc w:val="left"/>
      <w:pPr>
        <w:ind w:left="2007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72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344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416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88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60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632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704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767" w:hanging="360"/>
      </w:pPr>
      <w:rPr>
        <w:rFonts w:ascii="Wingdings" w:hAnsi="Wingdings" w:hint="default"/>
      </w:rPr>
    </w:lvl>
  </w:abstractNum>
  <w:abstractNum w:abstractNumId="64">
    <w:nsid w:val="61AE1E97"/>
    <w:multiLevelType w:val="hybridMultilevel"/>
    <w:tmpl w:val="85DA7BA0"/>
    <w:lvl w:ilvl="0" w:tplc="1664815A">
      <w:start w:val="1"/>
      <w:numFmt w:val="decimal"/>
      <w:lvlText w:val="%1."/>
      <w:lvlJc w:val="left"/>
      <w:pPr>
        <w:ind w:left="163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65">
    <w:nsid w:val="629701A6"/>
    <w:multiLevelType w:val="hybridMultilevel"/>
    <w:tmpl w:val="D6A283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66424034"/>
    <w:multiLevelType w:val="hybridMultilevel"/>
    <w:tmpl w:val="8336419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6A592B29"/>
    <w:multiLevelType w:val="hybridMultilevel"/>
    <w:tmpl w:val="1EF04E3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6DA36085"/>
    <w:multiLevelType w:val="hybridMultilevel"/>
    <w:tmpl w:val="72246A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9">
    <w:nsid w:val="6EB31E44"/>
    <w:multiLevelType w:val="hybridMultilevel"/>
    <w:tmpl w:val="FC98E014"/>
    <w:lvl w:ilvl="0" w:tplc="B31A8A16">
      <w:start w:val="1"/>
      <w:numFmt w:val="decimal"/>
      <w:lvlText w:val="%1)"/>
      <w:lvlJc w:val="left"/>
      <w:pPr>
        <w:ind w:left="28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524" w:hanging="360"/>
      </w:pPr>
    </w:lvl>
    <w:lvl w:ilvl="2" w:tplc="0409001B" w:tentative="1">
      <w:start w:val="1"/>
      <w:numFmt w:val="lowerRoman"/>
      <w:lvlText w:val="%3."/>
      <w:lvlJc w:val="right"/>
      <w:pPr>
        <w:ind w:left="4244" w:hanging="180"/>
      </w:pPr>
    </w:lvl>
    <w:lvl w:ilvl="3" w:tplc="0409000F">
      <w:start w:val="1"/>
      <w:numFmt w:val="decimal"/>
      <w:lvlText w:val="%4."/>
      <w:lvlJc w:val="left"/>
      <w:pPr>
        <w:ind w:left="4964" w:hanging="360"/>
      </w:pPr>
    </w:lvl>
    <w:lvl w:ilvl="4" w:tplc="04090019" w:tentative="1">
      <w:start w:val="1"/>
      <w:numFmt w:val="lowerLetter"/>
      <w:lvlText w:val="%5."/>
      <w:lvlJc w:val="left"/>
      <w:pPr>
        <w:ind w:left="5684" w:hanging="360"/>
      </w:pPr>
    </w:lvl>
    <w:lvl w:ilvl="5" w:tplc="0409001B" w:tentative="1">
      <w:start w:val="1"/>
      <w:numFmt w:val="lowerRoman"/>
      <w:lvlText w:val="%6."/>
      <w:lvlJc w:val="right"/>
      <w:pPr>
        <w:ind w:left="6404" w:hanging="180"/>
      </w:pPr>
    </w:lvl>
    <w:lvl w:ilvl="6" w:tplc="0409000F" w:tentative="1">
      <w:start w:val="1"/>
      <w:numFmt w:val="decimal"/>
      <w:lvlText w:val="%7."/>
      <w:lvlJc w:val="left"/>
      <w:pPr>
        <w:ind w:left="7124" w:hanging="360"/>
      </w:pPr>
    </w:lvl>
    <w:lvl w:ilvl="7" w:tplc="04090019" w:tentative="1">
      <w:start w:val="1"/>
      <w:numFmt w:val="lowerLetter"/>
      <w:lvlText w:val="%8."/>
      <w:lvlJc w:val="left"/>
      <w:pPr>
        <w:ind w:left="7844" w:hanging="360"/>
      </w:pPr>
    </w:lvl>
    <w:lvl w:ilvl="8" w:tplc="0409001B" w:tentative="1">
      <w:start w:val="1"/>
      <w:numFmt w:val="lowerRoman"/>
      <w:lvlText w:val="%9."/>
      <w:lvlJc w:val="right"/>
      <w:pPr>
        <w:ind w:left="8564" w:hanging="180"/>
      </w:pPr>
    </w:lvl>
  </w:abstractNum>
  <w:abstractNum w:abstractNumId="70">
    <w:nsid w:val="6F567EB7"/>
    <w:multiLevelType w:val="hybridMultilevel"/>
    <w:tmpl w:val="663A50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>
    <w:nsid w:val="70BE721D"/>
    <w:multiLevelType w:val="hybridMultilevel"/>
    <w:tmpl w:val="A34C0F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7137239D"/>
    <w:multiLevelType w:val="hybridMultilevel"/>
    <w:tmpl w:val="FC6EB1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3">
    <w:nsid w:val="71A940F3"/>
    <w:multiLevelType w:val="hybridMultilevel"/>
    <w:tmpl w:val="B68A51C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75DF2F60"/>
    <w:multiLevelType w:val="hybridMultilevel"/>
    <w:tmpl w:val="07C469FE"/>
    <w:lvl w:ilvl="0" w:tplc="41606982">
      <w:start w:val="1"/>
      <w:numFmt w:val="lowerLetter"/>
      <w:lvlText w:val="%1."/>
      <w:lvlJc w:val="left"/>
      <w:pPr>
        <w:ind w:left="927" w:hanging="360"/>
      </w:pPr>
      <w:rPr>
        <w:rFonts w:eastAsia="TimesNewRoman"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75">
    <w:nsid w:val="7638064A"/>
    <w:multiLevelType w:val="hybridMultilevel"/>
    <w:tmpl w:val="1BF883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>
    <w:nsid w:val="79184EA7"/>
    <w:multiLevelType w:val="hybridMultilevel"/>
    <w:tmpl w:val="74D0E23E"/>
    <w:lvl w:ilvl="0" w:tplc="68867A5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7">
    <w:nsid w:val="79371306"/>
    <w:multiLevelType w:val="hybridMultilevel"/>
    <w:tmpl w:val="ACACBEE2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8">
    <w:nsid w:val="7A2E06EA"/>
    <w:multiLevelType w:val="hybridMultilevel"/>
    <w:tmpl w:val="4744590E"/>
    <w:lvl w:ilvl="0" w:tplc="04090015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364" w:hanging="360"/>
      </w:pPr>
    </w:lvl>
    <w:lvl w:ilvl="2" w:tplc="964A38E6">
      <w:start w:val="1"/>
      <w:numFmt w:val="decimal"/>
      <w:lvlText w:val="%3."/>
      <w:lvlJc w:val="left"/>
      <w:pPr>
        <w:ind w:left="2264" w:hanging="360"/>
      </w:pPr>
      <w:rPr>
        <w:rFonts w:hint="default"/>
      </w:rPr>
    </w:lvl>
    <w:lvl w:ilvl="3" w:tplc="04090011">
      <w:start w:val="1"/>
      <w:numFmt w:val="decimal"/>
      <w:lvlText w:val="%4)"/>
      <w:lvlJc w:val="left"/>
      <w:pPr>
        <w:ind w:left="2804" w:hanging="360"/>
      </w:pPr>
      <w:rPr>
        <w:rFonts w:hint="default"/>
      </w:rPr>
    </w:lvl>
    <w:lvl w:ilvl="4" w:tplc="072A280A">
      <w:start w:val="2"/>
      <w:numFmt w:val="bullet"/>
      <w:lvlText w:val="-"/>
      <w:lvlJc w:val="left"/>
      <w:pPr>
        <w:ind w:left="3524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9">
    <w:nsid w:val="7A8F040F"/>
    <w:multiLevelType w:val="hybridMultilevel"/>
    <w:tmpl w:val="7EEA7B7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>
    <w:nsid w:val="7B2F06B1"/>
    <w:multiLevelType w:val="hybridMultilevel"/>
    <w:tmpl w:val="D6C27A96"/>
    <w:lvl w:ilvl="0" w:tplc="C374DBE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>
    <w:nsid w:val="7D352032"/>
    <w:multiLevelType w:val="hybridMultilevel"/>
    <w:tmpl w:val="DBB8B744"/>
    <w:lvl w:ilvl="0" w:tplc="2CD2CA48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2">
    <w:nsid w:val="7D685E3B"/>
    <w:multiLevelType w:val="hybridMultilevel"/>
    <w:tmpl w:val="A3488E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>
    <w:nsid w:val="7F8604A1"/>
    <w:multiLevelType w:val="hybridMultilevel"/>
    <w:tmpl w:val="12F0E456"/>
    <w:lvl w:ilvl="0" w:tplc="55D06F1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7"/>
  </w:num>
  <w:num w:numId="2">
    <w:abstractNumId w:val="83"/>
  </w:num>
  <w:num w:numId="3">
    <w:abstractNumId w:val="76"/>
  </w:num>
  <w:num w:numId="4">
    <w:abstractNumId w:val="38"/>
  </w:num>
  <w:num w:numId="5">
    <w:abstractNumId w:val="80"/>
  </w:num>
  <w:num w:numId="6">
    <w:abstractNumId w:val="62"/>
  </w:num>
  <w:num w:numId="7">
    <w:abstractNumId w:val="23"/>
  </w:num>
  <w:num w:numId="8">
    <w:abstractNumId w:val="40"/>
  </w:num>
  <w:num w:numId="9">
    <w:abstractNumId w:val="77"/>
  </w:num>
  <w:num w:numId="10">
    <w:abstractNumId w:val="47"/>
  </w:num>
  <w:num w:numId="11">
    <w:abstractNumId w:val="12"/>
  </w:num>
  <w:num w:numId="12">
    <w:abstractNumId w:val="54"/>
  </w:num>
  <w:num w:numId="13">
    <w:abstractNumId w:val="44"/>
  </w:num>
  <w:num w:numId="14">
    <w:abstractNumId w:val="9"/>
  </w:num>
  <w:num w:numId="15">
    <w:abstractNumId w:val="8"/>
  </w:num>
  <w:num w:numId="16">
    <w:abstractNumId w:val="31"/>
  </w:num>
  <w:num w:numId="17">
    <w:abstractNumId w:val="21"/>
  </w:num>
  <w:num w:numId="18">
    <w:abstractNumId w:val="68"/>
  </w:num>
  <w:num w:numId="19">
    <w:abstractNumId w:val="60"/>
  </w:num>
  <w:num w:numId="20">
    <w:abstractNumId w:val="32"/>
  </w:num>
  <w:num w:numId="21">
    <w:abstractNumId w:val="81"/>
  </w:num>
  <w:num w:numId="22">
    <w:abstractNumId w:val="13"/>
  </w:num>
  <w:num w:numId="23">
    <w:abstractNumId w:val="61"/>
  </w:num>
  <w:num w:numId="24">
    <w:abstractNumId w:val="82"/>
  </w:num>
  <w:num w:numId="25">
    <w:abstractNumId w:val="29"/>
  </w:num>
  <w:num w:numId="26">
    <w:abstractNumId w:val="28"/>
  </w:num>
  <w:num w:numId="27">
    <w:abstractNumId w:val="30"/>
  </w:num>
  <w:num w:numId="28">
    <w:abstractNumId w:val="18"/>
  </w:num>
  <w:num w:numId="29">
    <w:abstractNumId w:val="0"/>
  </w:num>
  <w:num w:numId="30">
    <w:abstractNumId w:val="71"/>
  </w:num>
  <w:num w:numId="31">
    <w:abstractNumId w:val="48"/>
  </w:num>
  <w:num w:numId="32">
    <w:abstractNumId w:val="79"/>
  </w:num>
  <w:num w:numId="33">
    <w:abstractNumId w:val="3"/>
  </w:num>
  <w:num w:numId="34">
    <w:abstractNumId w:val="67"/>
  </w:num>
  <w:num w:numId="35">
    <w:abstractNumId w:val="78"/>
  </w:num>
  <w:num w:numId="36">
    <w:abstractNumId w:val="20"/>
  </w:num>
  <w:num w:numId="37">
    <w:abstractNumId w:val="7"/>
  </w:num>
  <w:num w:numId="38">
    <w:abstractNumId w:val="39"/>
  </w:num>
  <w:num w:numId="39">
    <w:abstractNumId w:val="63"/>
  </w:num>
  <w:num w:numId="40">
    <w:abstractNumId w:val="15"/>
  </w:num>
  <w:num w:numId="41">
    <w:abstractNumId w:val="1"/>
  </w:num>
  <w:num w:numId="42">
    <w:abstractNumId w:val="53"/>
  </w:num>
  <w:num w:numId="43">
    <w:abstractNumId w:val="51"/>
  </w:num>
  <w:num w:numId="44">
    <w:abstractNumId w:val="55"/>
  </w:num>
  <w:num w:numId="45">
    <w:abstractNumId w:val="52"/>
  </w:num>
  <w:num w:numId="46">
    <w:abstractNumId w:val="10"/>
  </w:num>
  <w:num w:numId="47">
    <w:abstractNumId w:val="69"/>
  </w:num>
  <w:num w:numId="48">
    <w:abstractNumId w:val="27"/>
  </w:num>
  <w:num w:numId="49">
    <w:abstractNumId w:val="36"/>
  </w:num>
  <w:num w:numId="50">
    <w:abstractNumId w:val="4"/>
  </w:num>
  <w:num w:numId="51">
    <w:abstractNumId w:val="41"/>
  </w:num>
  <w:num w:numId="52">
    <w:abstractNumId w:val="22"/>
  </w:num>
  <w:num w:numId="53">
    <w:abstractNumId w:val="64"/>
  </w:num>
  <w:num w:numId="54">
    <w:abstractNumId w:val="35"/>
  </w:num>
  <w:num w:numId="55">
    <w:abstractNumId w:val="70"/>
  </w:num>
  <w:num w:numId="56">
    <w:abstractNumId w:val="19"/>
  </w:num>
  <w:num w:numId="57">
    <w:abstractNumId w:val="25"/>
  </w:num>
  <w:num w:numId="58">
    <w:abstractNumId w:val="43"/>
  </w:num>
  <w:num w:numId="59">
    <w:abstractNumId w:val="33"/>
  </w:num>
  <w:num w:numId="60">
    <w:abstractNumId w:val="34"/>
  </w:num>
  <w:num w:numId="61">
    <w:abstractNumId w:val="49"/>
  </w:num>
  <w:num w:numId="62">
    <w:abstractNumId w:val="2"/>
  </w:num>
  <w:num w:numId="63">
    <w:abstractNumId w:val="5"/>
  </w:num>
  <w:num w:numId="64">
    <w:abstractNumId w:val="59"/>
  </w:num>
  <w:num w:numId="65">
    <w:abstractNumId w:val="74"/>
  </w:num>
  <w:num w:numId="66">
    <w:abstractNumId w:val="14"/>
  </w:num>
  <w:num w:numId="67">
    <w:abstractNumId w:val="24"/>
  </w:num>
  <w:num w:numId="68">
    <w:abstractNumId w:val="6"/>
  </w:num>
  <w:num w:numId="69">
    <w:abstractNumId w:val="42"/>
  </w:num>
  <w:num w:numId="70">
    <w:abstractNumId w:val="11"/>
  </w:num>
  <w:num w:numId="71">
    <w:abstractNumId w:val="57"/>
  </w:num>
  <w:num w:numId="72">
    <w:abstractNumId w:val="73"/>
  </w:num>
  <w:num w:numId="73">
    <w:abstractNumId w:val="56"/>
  </w:num>
  <w:num w:numId="74">
    <w:abstractNumId w:val="17"/>
  </w:num>
  <w:num w:numId="75">
    <w:abstractNumId w:val="26"/>
  </w:num>
  <w:num w:numId="76">
    <w:abstractNumId w:val="58"/>
  </w:num>
  <w:num w:numId="77">
    <w:abstractNumId w:val="50"/>
  </w:num>
  <w:num w:numId="78">
    <w:abstractNumId w:val="16"/>
  </w:num>
  <w:num w:numId="79">
    <w:abstractNumId w:val="46"/>
  </w:num>
  <w:num w:numId="80">
    <w:abstractNumId w:val="66"/>
  </w:num>
  <w:num w:numId="81">
    <w:abstractNumId w:val="65"/>
  </w:num>
  <w:num w:numId="82">
    <w:abstractNumId w:val="45"/>
  </w:num>
  <w:num w:numId="83">
    <w:abstractNumId w:val="72"/>
  </w:num>
  <w:num w:numId="84">
    <w:abstractNumId w:val="75"/>
  </w:num>
  <w:numIdMacAtCleanup w:val="8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hideSpellingErrors/>
  <w:hideGrammaticalErrors/>
  <w:proofState w:grammar="clean"/>
  <w:defaultTabStop w:val="2041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82A22"/>
    <w:rsid w:val="000006F9"/>
    <w:rsid w:val="0000419C"/>
    <w:rsid w:val="00005D3D"/>
    <w:rsid w:val="00006966"/>
    <w:rsid w:val="00010006"/>
    <w:rsid w:val="000102AA"/>
    <w:rsid w:val="00011CD0"/>
    <w:rsid w:val="000125D6"/>
    <w:rsid w:val="00014B26"/>
    <w:rsid w:val="00021A25"/>
    <w:rsid w:val="000301A0"/>
    <w:rsid w:val="00031B78"/>
    <w:rsid w:val="0003335B"/>
    <w:rsid w:val="0003348E"/>
    <w:rsid w:val="0003365D"/>
    <w:rsid w:val="00036497"/>
    <w:rsid w:val="00040AEE"/>
    <w:rsid w:val="000421B2"/>
    <w:rsid w:val="00050A24"/>
    <w:rsid w:val="000520FA"/>
    <w:rsid w:val="00054A5D"/>
    <w:rsid w:val="00055774"/>
    <w:rsid w:val="00056581"/>
    <w:rsid w:val="00056C22"/>
    <w:rsid w:val="00065C7E"/>
    <w:rsid w:val="0006763B"/>
    <w:rsid w:val="00072880"/>
    <w:rsid w:val="000735BD"/>
    <w:rsid w:val="00073F81"/>
    <w:rsid w:val="00077EC1"/>
    <w:rsid w:val="0008369B"/>
    <w:rsid w:val="00084056"/>
    <w:rsid w:val="000919D0"/>
    <w:rsid w:val="000921C6"/>
    <w:rsid w:val="00092D12"/>
    <w:rsid w:val="000A1AEC"/>
    <w:rsid w:val="000A1BF8"/>
    <w:rsid w:val="000A1EE9"/>
    <w:rsid w:val="000A2B80"/>
    <w:rsid w:val="000A2FBB"/>
    <w:rsid w:val="000A4579"/>
    <w:rsid w:val="000A5E9A"/>
    <w:rsid w:val="000A6EE0"/>
    <w:rsid w:val="000B4EAA"/>
    <w:rsid w:val="000B6945"/>
    <w:rsid w:val="000C0A79"/>
    <w:rsid w:val="000C19B5"/>
    <w:rsid w:val="000C4646"/>
    <w:rsid w:val="000C48C0"/>
    <w:rsid w:val="000D26D7"/>
    <w:rsid w:val="000D37EF"/>
    <w:rsid w:val="000D5FDA"/>
    <w:rsid w:val="000E225A"/>
    <w:rsid w:val="000E268D"/>
    <w:rsid w:val="000E285D"/>
    <w:rsid w:val="000E2E99"/>
    <w:rsid w:val="000E553D"/>
    <w:rsid w:val="000E672C"/>
    <w:rsid w:val="000E6AB4"/>
    <w:rsid w:val="000E7130"/>
    <w:rsid w:val="000E78B3"/>
    <w:rsid w:val="000F0DDA"/>
    <w:rsid w:val="000F1AB9"/>
    <w:rsid w:val="000F1EF1"/>
    <w:rsid w:val="000F5C5B"/>
    <w:rsid w:val="001018C4"/>
    <w:rsid w:val="001025B3"/>
    <w:rsid w:val="00104979"/>
    <w:rsid w:val="0010554D"/>
    <w:rsid w:val="00106167"/>
    <w:rsid w:val="001103CB"/>
    <w:rsid w:val="00112170"/>
    <w:rsid w:val="0011396C"/>
    <w:rsid w:val="00124914"/>
    <w:rsid w:val="0013122D"/>
    <w:rsid w:val="00133FC0"/>
    <w:rsid w:val="00135CF9"/>
    <w:rsid w:val="00136E2F"/>
    <w:rsid w:val="00137FF5"/>
    <w:rsid w:val="0014080B"/>
    <w:rsid w:val="00142D4A"/>
    <w:rsid w:val="001432A8"/>
    <w:rsid w:val="001515E9"/>
    <w:rsid w:val="00151EF3"/>
    <w:rsid w:val="00152B3B"/>
    <w:rsid w:val="00161218"/>
    <w:rsid w:val="0016633D"/>
    <w:rsid w:val="0017097E"/>
    <w:rsid w:val="00172146"/>
    <w:rsid w:val="0017370C"/>
    <w:rsid w:val="001751C8"/>
    <w:rsid w:val="00176126"/>
    <w:rsid w:val="00176E82"/>
    <w:rsid w:val="00183DE1"/>
    <w:rsid w:val="0018634E"/>
    <w:rsid w:val="00186C7A"/>
    <w:rsid w:val="00186CC3"/>
    <w:rsid w:val="00190C26"/>
    <w:rsid w:val="0019586B"/>
    <w:rsid w:val="00196D68"/>
    <w:rsid w:val="001A0EED"/>
    <w:rsid w:val="001A2380"/>
    <w:rsid w:val="001A2C30"/>
    <w:rsid w:val="001A4F79"/>
    <w:rsid w:val="001A5798"/>
    <w:rsid w:val="001B1644"/>
    <w:rsid w:val="001B2B3A"/>
    <w:rsid w:val="001B321D"/>
    <w:rsid w:val="001B496C"/>
    <w:rsid w:val="001B5804"/>
    <w:rsid w:val="001C0C6C"/>
    <w:rsid w:val="001C3799"/>
    <w:rsid w:val="001C4912"/>
    <w:rsid w:val="001C6B8B"/>
    <w:rsid w:val="001D01A7"/>
    <w:rsid w:val="001D1CDF"/>
    <w:rsid w:val="001D1D75"/>
    <w:rsid w:val="001D7863"/>
    <w:rsid w:val="001E0341"/>
    <w:rsid w:val="001E6AEC"/>
    <w:rsid w:val="001F03AA"/>
    <w:rsid w:val="001F2E1E"/>
    <w:rsid w:val="001F7013"/>
    <w:rsid w:val="001F7060"/>
    <w:rsid w:val="00201AF5"/>
    <w:rsid w:val="00205C5D"/>
    <w:rsid w:val="0021016E"/>
    <w:rsid w:val="002106AC"/>
    <w:rsid w:val="002201B9"/>
    <w:rsid w:val="002203FE"/>
    <w:rsid w:val="002251F2"/>
    <w:rsid w:val="002302CB"/>
    <w:rsid w:val="00230AA4"/>
    <w:rsid w:val="00231C22"/>
    <w:rsid w:val="00231EBD"/>
    <w:rsid w:val="00234D6A"/>
    <w:rsid w:val="00237B0B"/>
    <w:rsid w:val="0024509F"/>
    <w:rsid w:val="002470C3"/>
    <w:rsid w:val="00247445"/>
    <w:rsid w:val="0025018A"/>
    <w:rsid w:val="00250B01"/>
    <w:rsid w:val="0026087F"/>
    <w:rsid w:val="0026108A"/>
    <w:rsid w:val="0026220F"/>
    <w:rsid w:val="0027191A"/>
    <w:rsid w:val="002726B7"/>
    <w:rsid w:val="0027783A"/>
    <w:rsid w:val="002812F1"/>
    <w:rsid w:val="00281BE9"/>
    <w:rsid w:val="00281D4A"/>
    <w:rsid w:val="002872FA"/>
    <w:rsid w:val="0028751E"/>
    <w:rsid w:val="00290412"/>
    <w:rsid w:val="0029297F"/>
    <w:rsid w:val="00294D70"/>
    <w:rsid w:val="0029578A"/>
    <w:rsid w:val="00296A82"/>
    <w:rsid w:val="002A6D3B"/>
    <w:rsid w:val="002B48FD"/>
    <w:rsid w:val="002B7721"/>
    <w:rsid w:val="002C2D98"/>
    <w:rsid w:val="002C32DA"/>
    <w:rsid w:val="002C3323"/>
    <w:rsid w:val="002C53D8"/>
    <w:rsid w:val="002D4EC7"/>
    <w:rsid w:val="002D54B3"/>
    <w:rsid w:val="002D68F3"/>
    <w:rsid w:val="002E126E"/>
    <w:rsid w:val="002E556D"/>
    <w:rsid w:val="002E5AF7"/>
    <w:rsid w:val="002E6BF4"/>
    <w:rsid w:val="002E73ED"/>
    <w:rsid w:val="002F14C8"/>
    <w:rsid w:val="002F414D"/>
    <w:rsid w:val="002F64F0"/>
    <w:rsid w:val="002F7301"/>
    <w:rsid w:val="0030152B"/>
    <w:rsid w:val="003019F9"/>
    <w:rsid w:val="0030233C"/>
    <w:rsid w:val="003026DB"/>
    <w:rsid w:val="0030355C"/>
    <w:rsid w:val="00306034"/>
    <w:rsid w:val="003125F0"/>
    <w:rsid w:val="00314B8F"/>
    <w:rsid w:val="00321280"/>
    <w:rsid w:val="003324D8"/>
    <w:rsid w:val="00340320"/>
    <w:rsid w:val="00340328"/>
    <w:rsid w:val="003445AF"/>
    <w:rsid w:val="00345CF5"/>
    <w:rsid w:val="003504EC"/>
    <w:rsid w:val="00356437"/>
    <w:rsid w:val="003601DA"/>
    <w:rsid w:val="003607C0"/>
    <w:rsid w:val="00360D92"/>
    <w:rsid w:val="00362DC9"/>
    <w:rsid w:val="0036325B"/>
    <w:rsid w:val="00364DA3"/>
    <w:rsid w:val="00366C20"/>
    <w:rsid w:val="00367AB1"/>
    <w:rsid w:val="003702B8"/>
    <w:rsid w:val="003704FE"/>
    <w:rsid w:val="003738AE"/>
    <w:rsid w:val="00375184"/>
    <w:rsid w:val="0037560D"/>
    <w:rsid w:val="0037716D"/>
    <w:rsid w:val="00381DD7"/>
    <w:rsid w:val="003832C1"/>
    <w:rsid w:val="00383C5A"/>
    <w:rsid w:val="00385A6A"/>
    <w:rsid w:val="00386619"/>
    <w:rsid w:val="00387E0D"/>
    <w:rsid w:val="00390A1E"/>
    <w:rsid w:val="00391CBB"/>
    <w:rsid w:val="0039258F"/>
    <w:rsid w:val="00392A74"/>
    <w:rsid w:val="00395F47"/>
    <w:rsid w:val="00396F60"/>
    <w:rsid w:val="00397306"/>
    <w:rsid w:val="003A3417"/>
    <w:rsid w:val="003A4218"/>
    <w:rsid w:val="003A5828"/>
    <w:rsid w:val="003A596F"/>
    <w:rsid w:val="003B1B65"/>
    <w:rsid w:val="003B3D9F"/>
    <w:rsid w:val="003B4647"/>
    <w:rsid w:val="003B5232"/>
    <w:rsid w:val="003C3DF3"/>
    <w:rsid w:val="003C5667"/>
    <w:rsid w:val="003C5716"/>
    <w:rsid w:val="003D1E8E"/>
    <w:rsid w:val="003D27AF"/>
    <w:rsid w:val="003D2BD1"/>
    <w:rsid w:val="003D4458"/>
    <w:rsid w:val="003D4494"/>
    <w:rsid w:val="003E37C9"/>
    <w:rsid w:val="003E3BD3"/>
    <w:rsid w:val="003E3FAE"/>
    <w:rsid w:val="003F13A2"/>
    <w:rsid w:val="003F1B1B"/>
    <w:rsid w:val="003F3C8C"/>
    <w:rsid w:val="003F5EBF"/>
    <w:rsid w:val="003F6582"/>
    <w:rsid w:val="003F7D29"/>
    <w:rsid w:val="00402488"/>
    <w:rsid w:val="00404A0B"/>
    <w:rsid w:val="00405D03"/>
    <w:rsid w:val="00417CBF"/>
    <w:rsid w:val="004229E3"/>
    <w:rsid w:val="00422A07"/>
    <w:rsid w:val="00425A80"/>
    <w:rsid w:val="00425B0A"/>
    <w:rsid w:val="004262E9"/>
    <w:rsid w:val="00430CFA"/>
    <w:rsid w:val="00432D97"/>
    <w:rsid w:val="00433FB1"/>
    <w:rsid w:val="00434516"/>
    <w:rsid w:val="00437A97"/>
    <w:rsid w:val="00444150"/>
    <w:rsid w:val="00444D05"/>
    <w:rsid w:val="0045046E"/>
    <w:rsid w:val="00450B95"/>
    <w:rsid w:val="004526C9"/>
    <w:rsid w:val="00453299"/>
    <w:rsid w:val="004533A2"/>
    <w:rsid w:val="00457D2D"/>
    <w:rsid w:val="004623B3"/>
    <w:rsid w:val="00462A18"/>
    <w:rsid w:val="004657C3"/>
    <w:rsid w:val="0046636A"/>
    <w:rsid w:val="00466703"/>
    <w:rsid w:val="0047329C"/>
    <w:rsid w:val="00475B10"/>
    <w:rsid w:val="00477973"/>
    <w:rsid w:val="0048062E"/>
    <w:rsid w:val="0048078A"/>
    <w:rsid w:val="0048155C"/>
    <w:rsid w:val="00483B8A"/>
    <w:rsid w:val="00483D3F"/>
    <w:rsid w:val="00484CEB"/>
    <w:rsid w:val="004850D0"/>
    <w:rsid w:val="00491783"/>
    <w:rsid w:val="004917A5"/>
    <w:rsid w:val="00492CE6"/>
    <w:rsid w:val="004930B1"/>
    <w:rsid w:val="00493162"/>
    <w:rsid w:val="00494CCA"/>
    <w:rsid w:val="00495958"/>
    <w:rsid w:val="00495FE7"/>
    <w:rsid w:val="00496CAF"/>
    <w:rsid w:val="004A07F5"/>
    <w:rsid w:val="004A440D"/>
    <w:rsid w:val="004A5217"/>
    <w:rsid w:val="004B334B"/>
    <w:rsid w:val="004B755A"/>
    <w:rsid w:val="004C25AA"/>
    <w:rsid w:val="004C4F11"/>
    <w:rsid w:val="004C5168"/>
    <w:rsid w:val="004C736E"/>
    <w:rsid w:val="004D2DB8"/>
    <w:rsid w:val="004D6107"/>
    <w:rsid w:val="004E3D51"/>
    <w:rsid w:val="004E655C"/>
    <w:rsid w:val="004F3744"/>
    <w:rsid w:val="004F4146"/>
    <w:rsid w:val="004F6BD0"/>
    <w:rsid w:val="004F795D"/>
    <w:rsid w:val="0050084F"/>
    <w:rsid w:val="00504ED4"/>
    <w:rsid w:val="0051192A"/>
    <w:rsid w:val="00512827"/>
    <w:rsid w:val="00513BBC"/>
    <w:rsid w:val="00515078"/>
    <w:rsid w:val="00520520"/>
    <w:rsid w:val="005238ED"/>
    <w:rsid w:val="00533EE9"/>
    <w:rsid w:val="0053440D"/>
    <w:rsid w:val="00535E06"/>
    <w:rsid w:val="0055139C"/>
    <w:rsid w:val="00551E30"/>
    <w:rsid w:val="00552C49"/>
    <w:rsid w:val="00553F5E"/>
    <w:rsid w:val="005556E1"/>
    <w:rsid w:val="005565AC"/>
    <w:rsid w:val="00566BDB"/>
    <w:rsid w:val="0057135A"/>
    <w:rsid w:val="00571EA4"/>
    <w:rsid w:val="0057257A"/>
    <w:rsid w:val="00573DE4"/>
    <w:rsid w:val="00575A26"/>
    <w:rsid w:val="0057754C"/>
    <w:rsid w:val="00577EA5"/>
    <w:rsid w:val="00580AAC"/>
    <w:rsid w:val="00581068"/>
    <w:rsid w:val="00581392"/>
    <w:rsid w:val="00585A90"/>
    <w:rsid w:val="00592854"/>
    <w:rsid w:val="00595F85"/>
    <w:rsid w:val="0059755D"/>
    <w:rsid w:val="00597602"/>
    <w:rsid w:val="00597F5E"/>
    <w:rsid w:val="005A077C"/>
    <w:rsid w:val="005A4198"/>
    <w:rsid w:val="005A598B"/>
    <w:rsid w:val="005B29DA"/>
    <w:rsid w:val="005B32DA"/>
    <w:rsid w:val="005B68C6"/>
    <w:rsid w:val="005C027D"/>
    <w:rsid w:val="005C51CE"/>
    <w:rsid w:val="005C684B"/>
    <w:rsid w:val="005C7780"/>
    <w:rsid w:val="005D7A59"/>
    <w:rsid w:val="005E0FBA"/>
    <w:rsid w:val="005E3ABB"/>
    <w:rsid w:val="005F2848"/>
    <w:rsid w:val="005F2B72"/>
    <w:rsid w:val="005F76F8"/>
    <w:rsid w:val="00600002"/>
    <w:rsid w:val="006021F3"/>
    <w:rsid w:val="0060382F"/>
    <w:rsid w:val="00607FB4"/>
    <w:rsid w:val="00612A4E"/>
    <w:rsid w:val="00614B58"/>
    <w:rsid w:val="00615642"/>
    <w:rsid w:val="0061588A"/>
    <w:rsid w:val="00615BCE"/>
    <w:rsid w:val="00620F2A"/>
    <w:rsid w:val="00624C7E"/>
    <w:rsid w:val="00624DB9"/>
    <w:rsid w:val="00626B7C"/>
    <w:rsid w:val="0063445C"/>
    <w:rsid w:val="0063530D"/>
    <w:rsid w:val="006373CC"/>
    <w:rsid w:val="006432BB"/>
    <w:rsid w:val="00643CB6"/>
    <w:rsid w:val="00644324"/>
    <w:rsid w:val="00647FCE"/>
    <w:rsid w:val="00650405"/>
    <w:rsid w:val="00650D91"/>
    <w:rsid w:val="0065144C"/>
    <w:rsid w:val="00651654"/>
    <w:rsid w:val="00653E5E"/>
    <w:rsid w:val="00656BF6"/>
    <w:rsid w:val="0065728C"/>
    <w:rsid w:val="00660A77"/>
    <w:rsid w:val="00663A96"/>
    <w:rsid w:val="00663EB5"/>
    <w:rsid w:val="0066674F"/>
    <w:rsid w:val="00666BCA"/>
    <w:rsid w:val="00670657"/>
    <w:rsid w:val="00670E25"/>
    <w:rsid w:val="00670F6B"/>
    <w:rsid w:val="00671374"/>
    <w:rsid w:val="00673D2D"/>
    <w:rsid w:val="00675EB5"/>
    <w:rsid w:val="006821C5"/>
    <w:rsid w:val="00683123"/>
    <w:rsid w:val="006831D6"/>
    <w:rsid w:val="00685640"/>
    <w:rsid w:val="006904CE"/>
    <w:rsid w:val="0069490B"/>
    <w:rsid w:val="006A2490"/>
    <w:rsid w:val="006A2D3D"/>
    <w:rsid w:val="006A4BBD"/>
    <w:rsid w:val="006B0C74"/>
    <w:rsid w:val="006B1DFD"/>
    <w:rsid w:val="006B2991"/>
    <w:rsid w:val="006B2A4D"/>
    <w:rsid w:val="006B3CD5"/>
    <w:rsid w:val="006B471D"/>
    <w:rsid w:val="006B7B8D"/>
    <w:rsid w:val="006C08A2"/>
    <w:rsid w:val="006C393B"/>
    <w:rsid w:val="006C3EC7"/>
    <w:rsid w:val="006C473D"/>
    <w:rsid w:val="006C48B2"/>
    <w:rsid w:val="006C6A3E"/>
    <w:rsid w:val="006C77D4"/>
    <w:rsid w:val="006D0F3D"/>
    <w:rsid w:val="006D445C"/>
    <w:rsid w:val="006D71B0"/>
    <w:rsid w:val="006D71EB"/>
    <w:rsid w:val="006E1718"/>
    <w:rsid w:val="006E19F4"/>
    <w:rsid w:val="006E1C31"/>
    <w:rsid w:val="006E497A"/>
    <w:rsid w:val="006E49C6"/>
    <w:rsid w:val="006E6785"/>
    <w:rsid w:val="006E6ED9"/>
    <w:rsid w:val="006E7103"/>
    <w:rsid w:val="006E77F0"/>
    <w:rsid w:val="006F03A8"/>
    <w:rsid w:val="006F16C0"/>
    <w:rsid w:val="006F1DBC"/>
    <w:rsid w:val="006F3A70"/>
    <w:rsid w:val="006F6451"/>
    <w:rsid w:val="00701B89"/>
    <w:rsid w:val="00702FBA"/>
    <w:rsid w:val="00710CB7"/>
    <w:rsid w:val="00711C08"/>
    <w:rsid w:val="00711F1B"/>
    <w:rsid w:val="007218C3"/>
    <w:rsid w:val="007233F0"/>
    <w:rsid w:val="007250B7"/>
    <w:rsid w:val="007322A8"/>
    <w:rsid w:val="00732466"/>
    <w:rsid w:val="00733987"/>
    <w:rsid w:val="007406F2"/>
    <w:rsid w:val="00741904"/>
    <w:rsid w:val="00747023"/>
    <w:rsid w:val="007503E8"/>
    <w:rsid w:val="00750901"/>
    <w:rsid w:val="00752E91"/>
    <w:rsid w:val="007549BD"/>
    <w:rsid w:val="007571D6"/>
    <w:rsid w:val="00757459"/>
    <w:rsid w:val="00757582"/>
    <w:rsid w:val="00760A8B"/>
    <w:rsid w:val="007614A1"/>
    <w:rsid w:val="00762BC8"/>
    <w:rsid w:val="00764843"/>
    <w:rsid w:val="00766AF2"/>
    <w:rsid w:val="00771278"/>
    <w:rsid w:val="0077220A"/>
    <w:rsid w:val="00773172"/>
    <w:rsid w:val="00774042"/>
    <w:rsid w:val="00776496"/>
    <w:rsid w:val="007802DD"/>
    <w:rsid w:val="007837DB"/>
    <w:rsid w:val="007926C0"/>
    <w:rsid w:val="00792BC5"/>
    <w:rsid w:val="00795594"/>
    <w:rsid w:val="00796100"/>
    <w:rsid w:val="007B06FD"/>
    <w:rsid w:val="007B4184"/>
    <w:rsid w:val="007B5A29"/>
    <w:rsid w:val="007B7AB6"/>
    <w:rsid w:val="007C1F04"/>
    <w:rsid w:val="007C25D9"/>
    <w:rsid w:val="007D2319"/>
    <w:rsid w:val="007D2FA1"/>
    <w:rsid w:val="007D34CF"/>
    <w:rsid w:val="007E5685"/>
    <w:rsid w:val="007F37CC"/>
    <w:rsid w:val="00806011"/>
    <w:rsid w:val="0081091E"/>
    <w:rsid w:val="00810E8D"/>
    <w:rsid w:val="008130B3"/>
    <w:rsid w:val="00813862"/>
    <w:rsid w:val="00814F2A"/>
    <w:rsid w:val="008153DD"/>
    <w:rsid w:val="00820913"/>
    <w:rsid w:val="00821F02"/>
    <w:rsid w:val="00825871"/>
    <w:rsid w:val="0082602C"/>
    <w:rsid w:val="00831E1A"/>
    <w:rsid w:val="00834BAE"/>
    <w:rsid w:val="008364D8"/>
    <w:rsid w:val="00841004"/>
    <w:rsid w:val="00845685"/>
    <w:rsid w:val="00845BAD"/>
    <w:rsid w:val="008532D5"/>
    <w:rsid w:val="008543AA"/>
    <w:rsid w:val="008575CD"/>
    <w:rsid w:val="00862637"/>
    <w:rsid w:val="0086518A"/>
    <w:rsid w:val="00865665"/>
    <w:rsid w:val="00866F6C"/>
    <w:rsid w:val="00867154"/>
    <w:rsid w:val="0086742E"/>
    <w:rsid w:val="008674F2"/>
    <w:rsid w:val="00867FFE"/>
    <w:rsid w:val="0087319A"/>
    <w:rsid w:val="00876B13"/>
    <w:rsid w:val="00880DB9"/>
    <w:rsid w:val="00882F81"/>
    <w:rsid w:val="00884F57"/>
    <w:rsid w:val="00887EB9"/>
    <w:rsid w:val="0089657F"/>
    <w:rsid w:val="008A2351"/>
    <w:rsid w:val="008A3F2D"/>
    <w:rsid w:val="008A67D7"/>
    <w:rsid w:val="008A6B28"/>
    <w:rsid w:val="008A74D3"/>
    <w:rsid w:val="008B0E77"/>
    <w:rsid w:val="008B564A"/>
    <w:rsid w:val="008C1A44"/>
    <w:rsid w:val="008C3C9A"/>
    <w:rsid w:val="008C3CD9"/>
    <w:rsid w:val="008C5A95"/>
    <w:rsid w:val="008D29E6"/>
    <w:rsid w:val="008D3131"/>
    <w:rsid w:val="008D531A"/>
    <w:rsid w:val="008D770C"/>
    <w:rsid w:val="008E04AD"/>
    <w:rsid w:val="008E05E6"/>
    <w:rsid w:val="008E2247"/>
    <w:rsid w:val="008E35DB"/>
    <w:rsid w:val="008E3E99"/>
    <w:rsid w:val="008F1071"/>
    <w:rsid w:val="008F17AF"/>
    <w:rsid w:val="008F2100"/>
    <w:rsid w:val="008F2FD4"/>
    <w:rsid w:val="008F30BD"/>
    <w:rsid w:val="008F33A6"/>
    <w:rsid w:val="008F3411"/>
    <w:rsid w:val="008F3472"/>
    <w:rsid w:val="008F3707"/>
    <w:rsid w:val="008F4A92"/>
    <w:rsid w:val="008F5242"/>
    <w:rsid w:val="008F5ED3"/>
    <w:rsid w:val="008F6613"/>
    <w:rsid w:val="008F7BAC"/>
    <w:rsid w:val="00907E9B"/>
    <w:rsid w:val="00913166"/>
    <w:rsid w:val="00916A7B"/>
    <w:rsid w:val="009170CE"/>
    <w:rsid w:val="00917690"/>
    <w:rsid w:val="00920CC5"/>
    <w:rsid w:val="009211C7"/>
    <w:rsid w:val="00923A8C"/>
    <w:rsid w:val="0092407A"/>
    <w:rsid w:val="009256F4"/>
    <w:rsid w:val="00926BF0"/>
    <w:rsid w:val="00930841"/>
    <w:rsid w:val="00933B0F"/>
    <w:rsid w:val="00933FEF"/>
    <w:rsid w:val="0093585F"/>
    <w:rsid w:val="00936767"/>
    <w:rsid w:val="00942790"/>
    <w:rsid w:val="00943B5B"/>
    <w:rsid w:val="0094476D"/>
    <w:rsid w:val="00944C78"/>
    <w:rsid w:val="00945940"/>
    <w:rsid w:val="0094655A"/>
    <w:rsid w:val="0094672D"/>
    <w:rsid w:val="00947A68"/>
    <w:rsid w:val="00947BD9"/>
    <w:rsid w:val="009502FC"/>
    <w:rsid w:val="00950C8E"/>
    <w:rsid w:val="0095349B"/>
    <w:rsid w:val="00956838"/>
    <w:rsid w:val="00965607"/>
    <w:rsid w:val="00966C99"/>
    <w:rsid w:val="00972E93"/>
    <w:rsid w:val="009757FC"/>
    <w:rsid w:val="009763F9"/>
    <w:rsid w:val="00981624"/>
    <w:rsid w:val="00981A19"/>
    <w:rsid w:val="00981E10"/>
    <w:rsid w:val="00981E81"/>
    <w:rsid w:val="00983469"/>
    <w:rsid w:val="0098683B"/>
    <w:rsid w:val="00991116"/>
    <w:rsid w:val="00991632"/>
    <w:rsid w:val="009942DD"/>
    <w:rsid w:val="009951BE"/>
    <w:rsid w:val="00995DDF"/>
    <w:rsid w:val="009A05DD"/>
    <w:rsid w:val="009A0EC3"/>
    <w:rsid w:val="009A26CF"/>
    <w:rsid w:val="009A2F29"/>
    <w:rsid w:val="009A32A8"/>
    <w:rsid w:val="009A6210"/>
    <w:rsid w:val="009A6E88"/>
    <w:rsid w:val="009B0E2E"/>
    <w:rsid w:val="009B1494"/>
    <w:rsid w:val="009B3682"/>
    <w:rsid w:val="009B49FE"/>
    <w:rsid w:val="009C3592"/>
    <w:rsid w:val="009C5D0A"/>
    <w:rsid w:val="009C63F5"/>
    <w:rsid w:val="009D217A"/>
    <w:rsid w:val="009D2323"/>
    <w:rsid w:val="009D3D79"/>
    <w:rsid w:val="009E3F05"/>
    <w:rsid w:val="009E5948"/>
    <w:rsid w:val="009E6640"/>
    <w:rsid w:val="009E72D0"/>
    <w:rsid w:val="009F59AB"/>
    <w:rsid w:val="009F5D3C"/>
    <w:rsid w:val="009F72CE"/>
    <w:rsid w:val="00A02D9E"/>
    <w:rsid w:val="00A0716E"/>
    <w:rsid w:val="00A076C4"/>
    <w:rsid w:val="00A13C08"/>
    <w:rsid w:val="00A13CAA"/>
    <w:rsid w:val="00A13E65"/>
    <w:rsid w:val="00A14586"/>
    <w:rsid w:val="00A201BF"/>
    <w:rsid w:val="00A220FF"/>
    <w:rsid w:val="00A33520"/>
    <w:rsid w:val="00A35D5C"/>
    <w:rsid w:val="00A40FBC"/>
    <w:rsid w:val="00A43341"/>
    <w:rsid w:val="00A438F7"/>
    <w:rsid w:val="00A51477"/>
    <w:rsid w:val="00A520C9"/>
    <w:rsid w:val="00A52ADC"/>
    <w:rsid w:val="00A53229"/>
    <w:rsid w:val="00A54785"/>
    <w:rsid w:val="00A54C51"/>
    <w:rsid w:val="00A57966"/>
    <w:rsid w:val="00A60D7C"/>
    <w:rsid w:val="00A614F6"/>
    <w:rsid w:val="00A61C0C"/>
    <w:rsid w:val="00A62CBC"/>
    <w:rsid w:val="00A7175C"/>
    <w:rsid w:val="00A724F4"/>
    <w:rsid w:val="00A7272B"/>
    <w:rsid w:val="00A74552"/>
    <w:rsid w:val="00A77167"/>
    <w:rsid w:val="00A77FA9"/>
    <w:rsid w:val="00A81618"/>
    <w:rsid w:val="00A82A7D"/>
    <w:rsid w:val="00A86044"/>
    <w:rsid w:val="00A87036"/>
    <w:rsid w:val="00A876DE"/>
    <w:rsid w:val="00A87D5A"/>
    <w:rsid w:val="00A979E9"/>
    <w:rsid w:val="00AA23F6"/>
    <w:rsid w:val="00AA6B66"/>
    <w:rsid w:val="00AB237F"/>
    <w:rsid w:val="00AB4058"/>
    <w:rsid w:val="00AB5EF6"/>
    <w:rsid w:val="00AB7522"/>
    <w:rsid w:val="00AB7EE2"/>
    <w:rsid w:val="00AC2B1B"/>
    <w:rsid w:val="00AC316C"/>
    <w:rsid w:val="00AC4B1A"/>
    <w:rsid w:val="00AD0773"/>
    <w:rsid w:val="00AD5120"/>
    <w:rsid w:val="00AE1587"/>
    <w:rsid w:val="00AE5A0A"/>
    <w:rsid w:val="00AF2925"/>
    <w:rsid w:val="00AF30F9"/>
    <w:rsid w:val="00AF5B55"/>
    <w:rsid w:val="00AF6DDF"/>
    <w:rsid w:val="00AF7C28"/>
    <w:rsid w:val="00B00BA5"/>
    <w:rsid w:val="00B01178"/>
    <w:rsid w:val="00B03685"/>
    <w:rsid w:val="00B03918"/>
    <w:rsid w:val="00B0473F"/>
    <w:rsid w:val="00B10016"/>
    <w:rsid w:val="00B10F52"/>
    <w:rsid w:val="00B1110E"/>
    <w:rsid w:val="00B12973"/>
    <w:rsid w:val="00B12A95"/>
    <w:rsid w:val="00B14A27"/>
    <w:rsid w:val="00B156E9"/>
    <w:rsid w:val="00B15D63"/>
    <w:rsid w:val="00B179C6"/>
    <w:rsid w:val="00B227E9"/>
    <w:rsid w:val="00B26184"/>
    <w:rsid w:val="00B27AC8"/>
    <w:rsid w:val="00B30254"/>
    <w:rsid w:val="00B311EA"/>
    <w:rsid w:val="00B31401"/>
    <w:rsid w:val="00B320BC"/>
    <w:rsid w:val="00B37DA6"/>
    <w:rsid w:val="00B43E5E"/>
    <w:rsid w:val="00B452D9"/>
    <w:rsid w:val="00B458C9"/>
    <w:rsid w:val="00B45932"/>
    <w:rsid w:val="00B46096"/>
    <w:rsid w:val="00B46C3A"/>
    <w:rsid w:val="00B500DB"/>
    <w:rsid w:val="00B5058B"/>
    <w:rsid w:val="00B530E6"/>
    <w:rsid w:val="00B5362A"/>
    <w:rsid w:val="00B54284"/>
    <w:rsid w:val="00B563F3"/>
    <w:rsid w:val="00B5786B"/>
    <w:rsid w:val="00B641C7"/>
    <w:rsid w:val="00B702CC"/>
    <w:rsid w:val="00B762ED"/>
    <w:rsid w:val="00B76414"/>
    <w:rsid w:val="00B80353"/>
    <w:rsid w:val="00B81A6C"/>
    <w:rsid w:val="00B84FA9"/>
    <w:rsid w:val="00B861BC"/>
    <w:rsid w:val="00B95F5A"/>
    <w:rsid w:val="00B96DBE"/>
    <w:rsid w:val="00BA192C"/>
    <w:rsid w:val="00BA2A13"/>
    <w:rsid w:val="00BB12DB"/>
    <w:rsid w:val="00BB4DEE"/>
    <w:rsid w:val="00BB5866"/>
    <w:rsid w:val="00BC4AFC"/>
    <w:rsid w:val="00BC62B1"/>
    <w:rsid w:val="00BD0EF9"/>
    <w:rsid w:val="00BD2735"/>
    <w:rsid w:val="00BD289D"/>
    <w:rsid w:val="00BD318A"/>
    <w:rsid w:val="00BE559E"/>
    <w:rsid w:val="00BE6BB1"/>
    <w:rsid w:val="00BE7003"/>
    <w:rsid w:val="00BF1065"/>
    <w:rsid w:val="00BF458E"/>
    <w:rsid w:val="00BF59EA"/>
    <w:rsid w:val="00C01CE0"/>
    <w:rsid w:val="00C01D1E"/>
    <w:rsid w:val="00C01E90"/>
    <w:rsid w:val="00C06D46"/>
    <w:rsid w:val="00C111C0"/>
    <w:rsid w:val="00C11211"/>
    <w:rsid w:val="00C11BB6"/>
    <w:rsid w:val="00C15831"/>
    <w:rsid w:val="00C16127"/>
    <w:rsid w:val="00C16DAD"/>
    <w:rsid w:val="00C2317A"/>
    <w:rsid w:val="00C231C4"/>
    <w:rsid w:val="00C23BDC"/>
    <w:rsid w:val="00C26B44"/>
    <w:rsid w:val="00C36F10"/>
    <w:rsid w:val="00C42BC2"/>
    <w:rsid w:val="00C563BB"/>
    <w:rsid w:val="00C57683"/>
    <w:rsid w:val="00C605CD"/>
    <w:rsid w:val="00C6740E"/>
    <w:rsid w:val="00C7093A"/>
    <w:rsid w:val="00C711E2"/>
    <w:rsid w:val="00C71BD1"/>
    <w:rsid w:val="00C75B6A"/>
    <w:rsid w:val="00C80EF0"/>
    <w:rsid w:val="00C85DCF"/>
    <w:rsid w:val="00C87B1F"/>
    <w:rsid w:val="00C95A4E"/>
    <w:rsid w:val="00C969E0"/>
    <w:rsid w:val="00C96AF7"/>
    <w:rsid w:val="00CA0860"/>
    <w:rsid w:val="00CB223B"/>
    <w:rsid w:val="00CB248A"/>
    <w:rsid w:val="00CB682D"/>
    <w:rsid w:val="00CC0D2D"/>
    <w:rsid w:val="00CC15EB"/>
    <w:rsid w:val="00CC612A"/>
    <w:rsid w:val="00CD2BC3"/>
    <w:rsid w:val="00CD3315"/>
    <w:rsid w:val="00CD57BC"/>
    <w:rsid w:val="00CD6ACC"/>
    <w:rsid w:val="00CD6F18"/>
    <w:rsid w:val="00CE07A8"/>
    <w:rsid w:val="00CE0A94"/>
    <w:rsid w:val="00CF2653"/>
    <w:rsid w:val="00CF2779"/>
    <w:rsid w:val="00CF2C7C"/>
    <w:rsid w:val="00CF723D"/>
    <w:rsid w:val="00D0010A"/>
    <w:rsid w:val="00D0113A"/>
    <w:rsid w:val="00D034B1"/>
    <w:rsid w:val="00D03D0A"/>
    <w:rsid w:val="00D041A4"/>
    <w:rsid w:val="00D060CB"/>
    <w:rsid w:val="00D06D36"/>
    <w:rsid w:val="00D20C7C"/>
    <w:rsid w:val="00D20DCD"/>
    <w:rsid w:val="00D217C8"/>
    <w:rsid w:val="00D25AF4"/>
    <w:rsid w:val="00D400C7"/>
    <w:rsid w:val="00D40FCA"/>
    <w:rsid w:val="00D61DD0"/>
    <w:rsid w:val="00D6280A"/>
    <w:rsid w:val="00D63DEB"/>
    <w:rsid w:val="00D645EF"/>
    <w:rsid w:val="00D64E9E"/>
    <w:rsid w:val="00D80228"/>
    <w:rsid w:val="00D85C2F"/>
    <w:rsid w:val="00D86936"/>
    <w:rsid w:val="00D91859"/>
    <w:rsid w:val="00D9200E"/>
    <w:rsid w:val="00D9206E"/>
    <w:rsid w:val="00D924E0"/>
    <w:rsid w:val="00D937D9"/>
    <w:rsid w:val="00D97528"/>
    <w:rsid w:val="00DA384F"/>
    <w:rsid w:val="00DA75EC"/>
    <w:rsid w:val="00DA779C"/>
    <w:rsid w:val="00DB09F2"/>
    <w:rsid w:val="00DB0A40"/>
    <w:rsid w:val="00DB0F33"/>
    <w:rsid w:val="00DB3B19"/>
    <w:rsid w:val="00DB3EA4"/>
    <w:rsid w:val="00DB4F24"/>
    <w:rsid w:val="00DB6043"/>
    <w:rsid w:val="00DB7706"/>
    <w:rsid w:val="00DC0B5E"/>
    <w:rsid w:val="00DC1B44"/>
    <w:rsid w:val="00DC1D26"/>
    <w:rsid w:val="00DD4B16"/>
    <w:rsid w:val="00DD65C4"/>
    <w:rsid w:val="00DE03E1"/>
    <w:rsid w:val="00DE0C19"/>
    <w:rsid w:val="00DF3B23"/>
    <w:rsid w:val="00DF594A"/>
    <w:rsid w:val="00DF7338"/>
    <w:rsid w:val="00E01F93"/>
    <w:rsid w:val="00E03CB6"/>
    <w:rsid w:val="00E044DD"/>
    <w:rsid w:val="00E04D9E"/>
    <w:rsid w:val="00E068CE"/>
    <w:rsid w:val="00E07A93"/>
    <w:rsid w:val="00E07D12"/>
    <w:rsid w:val="00E10A33"/>
    <w:rsid w:val="00E1156C"/>
    <w:rsid w:val="00E15A80"/>
    <w:rsid w:val="00E16878"/>
    <w:rsid w:val="00E16D71"/>
    <w:rsid w:val="00E20CA1"/>
    <w:rsid w:val="00E245A9"/>
    <w:rsid w:val="00E24805"/>
    <w:rsid w:val="00E25AF3"/>
    <w:rsid w:val="00E3280A"/>
    <w:rsid w:val="00E37318"/>
    <w:rsid w:val="00E40E75"/>
    <w:rsid w:val="00E4128B"/>
    <w:rsid w:val="00E424B3"/>
    <w:rsid w:val="00E451DC"/>
    <w:rsid w:val="00E5006E"/>
    <w:rsid w:val="00E5320B"/>
    <w:rsid w:val="00E53FDC"/>
    <w:rsid w:val="00E559B4"/>
    <w:rsid w:val="00E57DA8"/>
    <w:rsid w:val="00E67AAC"/>
    <w:rsid w:val="00E70869"/>
    <w:rsid w:val="00E70937"/>
    <w:rsid w:val="00E733BF"/>
    <w:rsid w:val="00E80674"/>
    <w:rsid w:val="00E80CB0"/>
    <w:rsid w:val="00E860D8"/>
    <w:rsid w:val="00E86FE2"/>
    <w:rsid w:val="00E8775C"/>
    <w:rsid w:val="00E92A35"/>
    <w:rsid w:val="00E93B18"/>
    <w:rsid w:val="00E94877"/>
    <w:rsid w:val="00E96484"/>
    <w:rsid w:val="00EA2F0D"/>
    <w:rsid w:val="00EA3364"/>
    <w:rsid w:val="00EA339F"/>
    <w:rsid w:val="00EA3A6E"/>
    <w:rsid w:val="00EA5B7B"/>
    <w:rsid w:val="00EB038E"/>
    <w:rsid w:val="00EB0561"/>
    <w:rsid w:val="00EB38C6"/>
    <w:rsid w:val="00EB3A80"/>
    <w:rsid w:val="00EB4D81"/>
    <w:rsid w:val="00EC4B89"/>
    <w:rsid w:val="00EC5014"/>
    <w:rsid w:val="00ED1A56"/>
    <w:rsid w:val="00ED1F46"/>
    <w:rsid w:val="00ED351B"/>
    <w:rsid w:val="00ED39FD"/>
    <w:rsid w:val="00ED47CB"/>
    <w:rsid w:val="00ED524D"/>
    <w:rsid w:val="00ED7877"/>
    <w:rsid w:val="00EE002B"/>
    <w:rsid w:val="00EE029F"/>
    <w:rsid w:val="00EE1DF5"/>
    <w:rsid w:val="00EE5A43"/>
    <w:rsid w:val="00EE6706"/>
    <w:rsid w:val="00EE7A0F"/>
    <w:rsid w:val="00EF230F"/>
    <w:rsid w:val="00EF4040"/>
    <w:rsid w:val="00EF655F"/>
    <w:rsid w:val="00EF690B"/>
    <w:rsid w:val="00F02415"/>
    <w:rsid w:val="00F040B4"/>
    <w:rsid w:val="00F0677F"/>
    <w:rsid w:val="00F06CF9"/>
    <w:rsid w:val="00F11748"/>
    <w:rsid w:val="00F11E15"/>
    <w:rsid w:val="00F219DB"/>
    <w:rsid w:val="00F2264A"/>
    <w:rsid w:val="00F36359"/>
    <w:rsid w:val="00F37691"/>
    <w:rsid w:val="00F4233E"/>
    <w:rsid w:val="00F45A51"/>
    <w:rsid w:val="00F467D4"/>
    <w:rsid w:val="00F50DA8"/>
    <w:rsid w:val="00F54995"/>
    <w:rsid w:val="00F6082C"/>
    <w:rsid w:val="00F611C1"/>
    <w:rsid w:val="00F61408"/>
    <w:rsid w:val="00F61588"/>
    <w:rsid w:val="00F7021D"/>
    <w:rsid w:val="00F7178C"/>
    <w:rsid w:val="00F728AA"/>
    <w:rsid w:val="00F732DD"/>
    <w:rsid w:val="00F7583F"/>
    <w:rsid w:val="00F77C83"/>
    <w:rsid w:val="00F82038"/>
    <w:rsid w:val="00F824FC"/>
    <w:rsid w:val="00F82A22"/>
    <w:rsid w:val="00F82F6E"/>
    <w:rsid w:val="00F845A0"/>
    <w:rsid w:val="00F8767B"/>
    <w:rsid w:val="00F91699"/>
    <w:rsid w:val="00F92815"/>
    <w:rsid w:val="00F92A16"/>
    <w:rsid w:val="00F92C63"/>
    <w:rsid w:val="00F93D4E"/>
    <w:rsid w:val="00F9444C"/>
    <w:rsid w:val="00F963BC"/>
    <w:rsid w:val="00FA2C98"/>
    <w:rsid w:val="00FA6C98"/>
    <w:rsid w:val="00FB3F73"/>
    <w:rsid w:val="00FB6971"/>
    <w:rsid w:val="00FC377B"/>
    <w:rsid w:val="00FD37C5"/>
    <w:rsid w:val="00FE1107"/>
    <w:rsid w:val="00FF1121"/>
    <w:rsid w:val="00FF2245"/>
    <w:rsid w:val="00FF3258"/>
    <w:rsid w:val="00FF59E2"/>
    <w:rsid w:val="00FF69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4184"/>
  </w:style>
  <w:style w:type="paragraph" w:styleId="Heading1">
    <w:name w:val="heading 1"/>
    <w:basedOn w:val="Normal"/>
    <w:next w:val="Normal"/>
    <w:link w:val="Heading1Char"/>
    <w:uiPriority w:val="9"/>
    <w:qFormat/>
    <w:rsid w:val="00B84FA9"/>
    <w:pPr>
      <w:widowControl w:val="0"/>
      <w:autoSpaceDE w:val="0"/>
      <w:autoSpaceDN w:val="0"/>
      <w:adjustRightInd w:val="0"/>
      <w:spacing w:after="0" w:line="240" w:lineRule="auto"/>
      <w:outlineLvl w:val="0"/>
    </w:pPr>
    <w:rPr>
      <w:rFonts w:ascii="Courier New" w:eastAsiaTheme="minorEastAsia" w:hAnsi="Courier New" w:cs="Courier New"/>
      <w:b/>
      <w:bCs/>
      <w:color w:val="000000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8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2A22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skripsi,Body Text Char1,Char Char2,List Paragraph2"/>
    <w:basedOn w:val="Normal"/>
    <w:link w:val="ListParagraphChar"/>
    <w:uiPriority w:val="34"/>
    <w:qFormat/>
    <w:rsid w:val="00234D6A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skripsi Char,Body Text Char1 Char,Char Char2 Char,List Paragraph2 Char"/>
    <w:link w:val="ListParagraph"/>
    <w:uiPriority w:val="34"/>
    <w:rsid w:val="001B496C"/>
  </w:style>
  <w:style w:type="table" w:styleId="TableGrid">
    <w:name w:val="Table Grid"/>
    <w:basedOn w:val="TableNormal"/>
    <w:uiPriority w:val="59"/>
    <w:rsid w:val="00A54C5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702FB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E068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68CE"/>
  </w:style>
  <w:style w:type="paragraph" w:styleId="Footer">
    <w:name w:val="footer"/>
    <w:basedOn w:val="Normal"/>
    <w:link w:val="FooterChar"/>
    <w:uiPriority w:val="99"/>
    <w:unhideWhenUsed/>
    <w:rsid w:val="00E068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68CE"/>
  </w:style>
  <w:style w:type="paragraph" w:styleId="FootnoteText">
    <w:name w:val="footnote text"/>
    <w:basedOn w:val="Normal"/>
    <w:link w:val="FootnoteTextChar"/>
    <w:uiPriority w:val="99"/>
    <w:semiHidden/>
    <w:unhideWhenUsed/>
    <w:rsid w:val="00B46C3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46C3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46C3A"/>
    <w:rPr>
      <w:vertAlign w:val="superscript"/>
    </w:rPr>
  </w:style>
  <w:style w:type="table" w:styleId="LightShading">
    <w:name w:val="Light Shading"/>
    <w:basedOn w:val="TableNormal"/>
    <w:uiPriority w:val="60"/>
    <w:rsid w:val="00C95A4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E80CB0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87319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566B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566BDB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566BDB"/>
    <w:pPr>
      <w:pBdr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566BDB"/>
    <w:pPr>
      <w:pBdr>
        <w:top w:val="single" w:sz="4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566BDB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566BDB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566BDB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566BDB"/>
    <w:pPr>
      <w:pBdr>
        <w:left w:val="single" w:sz="4" w:space="0" w:color="000000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B40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AB4058"/>
    <w:rPr>
      <w:rFonts w:ascii="Times New Roman" w:eastAsia="Times New Roman" w:hAnsi="Times New Roman" w:cs="Times New Roman"/>
      <w:sz w:val="20"/>
      <w:szCs w:val="20"/>
    </w:rPr>
  </w:style>
  <w:style w:type="paragraph" w:customStyle="1" w:styleId="TableParagraph">
    <w:name w:val="Table Paragraph"/>
    <w:basedOn w:val="Normal"/>
    <w:uiPriority w:val="1"/>
    <w:qFormat/>
    <w:rsid w:val="00AB4058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 MT" w:eastAsia="Arial MT" w:hAnsi="Arial MT" w:cs="Arial MT"/>
    </w:rPr>
  </w:style>
  <w:style w:type="paragraph" w:styleId="Title">
    <w:name w:val="Title"/>
    <w:basedOn w:val="Normal"/>
    <w:link w:val="TitleChar"/>
    <w:uiPriority w:val="1"/>
    <w:qFormat/>
    <w:rsid w:val="00196D68"/>
    <w:pPr>
      <w:widowControl w:val="0"/>
      <w:autoSpaceDE w:val="0"/>
      <w:autoSpaceDN w:val="0"/>
      <w:spacing w:before="71" w:after="0" w:line="240" w:lineRule="auto"/>
      <w:ind w:left="1179" w:right="1177"/>
      <w:jc w:val="center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"/>
    <w:rsid w:val="00196D68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1Char">
    <w:name w:val="Heading 1 Char"/>
    <w:basedOn w:val="DefaultParagraphFont"/>
    <w:link w:val="Heading1"/>
    <w:uiPriority w:val="9"/>
    <w:rsid w:val="00B84FA9"/>
    <w:rPr>
      <w:rFonts w:ascii="Courier New" w:eastAsiaTheme="minorEastAsia" w:hAnsi="Courier New" w:cs="Courier New"/>
      <w:b/>
      <w:bCs/>
      <w:color w:val="000000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B5786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4184"/>
  </w:style>
  <w:style w:type="paragraph" w:styleId="Heading1">
    <w:name w:val="heading 1"/>
    <w:basedOn w:val="Normal"/>
    <w:next w:val="Normal"/>
    <w:link w:val="Heading1Char"/>
    <w:uiPriority w:val="9"/>
    <w:qFormat/>
    <w:rsid w:val="00B84FA9"/>
    <w:pPr>
      <w:widowControl w:val="0"/>
      <w:autoSpaceDE w:val="0"/>
      <w:autoSpaceDN w:val="0"/>
      <w:adjustRightInd w:val="0"/>
      <w:spacing w:after="0" w:line="240" w:lineRule="auto"/>
      <w:outlineLvl w:val="0"/>
    </w:pPr>
    <w:rPr>
      <w:rFonts w:ascii="Courier New" w:eastAsiaTheme="minorEastAsia" w:hAnsi="Courier New" w:cs="Courier New"/>
      <w:b/>
      <w:bCs/>
      <w:color w:val="000000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8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2A22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skripsi,Body Text Char1,Char Char2,List Paragraph2"/>
    <w:basedOn w:val="Normal"/>
    <w:link w:val="ListParagraphChar"/>
    <w:uiPriority w:val="34"/>
    <w:qFormat/>
    <w:rsid w:val="00234D6A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skripsi Char,Body Text Char1 Char,Char Char2 Char,List Paragraph2 Char"/>
    <w:link w:val="ListParagraph"/>
    <w:uiPriority w:val="34"/>
    <w:rsid w:val="001B496C"/>
  </w:style>
  <w:style w:type="table" w:styleId="TableGrid">
    <w:name w:val="Table Grid"/>
    <w:basedOn w:val="TableNormal"/>
    <w:uiPriority w:val="59"/>
    <w:rsid w:val="00A54C5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702FB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E068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68CE"/>
  </w:style>
  <w:style w:type="paragraph" w:styleId="Footer">
    <w:name w:val="footer"/>
    <w:basedOn w:val="Normal"/>
    <w:link w:val="FooterChar"/>
    <w:uiPriority w:val="99"/>
    <w:unhideWhenUsed/>
    <w:rsid w:val="00E068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68CE"/>
  </w:style>
  <w:style w:type="paragraph" w:styleId="FootnoteText">
    <w:name w:val="footnote text"/>
    <w:basedOn w:val="Normal"/>
    <w:link w:val="FootnoteTextChar"/>
    <w:uiPriority w:val="99"/>
    <w:semiHidden/>
    <w:unhideWhenUsed/>
    <w:rsid w:val="00B46C3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46C3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46C3A"/>
    <w:rPr>
      <w:vertAlign w:val="superscript"/>
    </w:rPr>
  </w:style>
  <w:style w:type="table" w:styleId="LightShading">
    <w:name w:val="Light Shading"/>
    <w:basedOn w:val="TableNormal"/>
    <w:uiPriority w:val="60"/>
    <w:rsid w:val="00C95A4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E80CB0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87319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566B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566BDB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566BDB"/>
    <w:pPr>
      <w:pBdr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566BDB"/>
    <w:pPr>
      <w:pBdr>
        <w:top w:val="single" w:sz="4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566BDB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566BDB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566BDB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566BDB"/>
    <w:pPr>
      <w:pBdr>
        <w:left w:val="single" w:sz="4" w:space="0" w:color="000000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AB40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AB4058"/>
    <w:rPr>
      <w:rFonts w:ascii="Times New Roman" w:eastAsia="Times New Roman" w:hAnsi="Times New Roman" w:cs="Times New Roman"/>
      <w:sz w:val="20"/>
      <w:szCs w:val="20"/>
    </w:rPr>
  </w:style>
  <w:style w:type="paragraph" w:customStyle="1" w:styleId="TableParagraph">
    <w:name w:val="Table Paragraph"/>
    <w:basedOn w:val="Normal"/>
    <w:uiPriority w:val="1"/>
    <w:qFormat/>
    <w:rsid w:val="00AB4058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 MT" w:eastAsia="Arial MT" w:hAnsi="Arial MT" w:cs="Arial MT"/>
    </w:rPr>
  </w:style>
  <w:style w:type="paragraph" w:styleId="Title">
    <w:name w:val="Title"/>
    <w:basedOn w:val="Normal"/>
    <w:link w:val="TitleChar"/>
    <w:uiPriority w:val="1"/>
    <w:qFormat/>
    <w:rsid w:val="00196D68"/>
    <w:pPr>
      <w:widowControl w:val="0"/>
      <w:autoSpaceDE w:val="0"/>
      <w:autoSpaceDN w:val="0"/>
      <w:spacing w:before="71" w:after="0" w:line="240" w:lineRule="auto"/>
      <w:ind w:left="1179" w:right="1177"/>
      <w:jc w:val="center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"/>
    <w:rsid w:val="00196D68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1Char">
    <w:name w:val="Heading 1 Char"/>
    <w:basedOn w:val="DefaultParagraphFont"/>
    <w:link w:val="Heading1"/>
    <w:uiPriority w:val="9"/>
    <w:rsid w:val="00B84FA9"/>
    <w:rPr>
      <w:rFonts w:ascii="Courier New" w:eastAsiaTheme="minorEastAsia" w:hAnsi="Courier New" w:cs="Courier New"/>
      <w:b/>
      <w:bCs/>
      <w:color w:val="000000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B578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19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69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70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39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44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283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855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909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322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593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419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55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35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936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583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480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44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031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141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866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803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46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070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989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03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6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8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694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55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25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796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330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03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2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550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52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948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572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920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29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1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14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04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553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313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622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197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295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279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6482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823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750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8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8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399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868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724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73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87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420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893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252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89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135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402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851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60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02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527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43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446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81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8522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93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602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175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465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678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945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39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666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49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57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707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537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4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18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061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292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575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496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057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061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42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504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422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84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119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1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9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462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46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130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015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1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716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440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43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20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35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8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22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308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570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149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330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86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95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68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053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270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941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32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272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932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610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44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161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27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323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585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33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552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504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45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222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999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824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548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0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573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436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13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1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269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996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498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329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78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741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443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87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214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64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934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821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619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89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95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11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589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05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904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14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741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478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944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898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02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738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652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9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47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05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112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222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20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095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349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32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51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453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336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960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6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54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560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776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59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719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945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664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073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911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5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9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492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18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071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299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92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069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991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140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936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744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832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6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9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703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81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65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865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4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484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366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043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786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693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937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74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619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463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862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463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809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123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458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30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8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873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246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82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11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163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9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20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553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53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323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909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624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656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386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296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200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327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90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810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08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50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434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7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456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626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955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72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504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5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522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881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579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172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25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170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740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75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418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6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207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119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99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152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96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6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213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02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261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245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18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675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415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224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926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88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447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241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368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813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4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653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21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59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21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783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30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06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731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52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026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484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359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410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089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507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875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792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347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820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702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073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180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035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978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374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39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42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75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536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033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49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0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755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678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78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835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827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92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905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22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288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674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90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51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43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52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114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040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602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579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813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019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123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743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690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328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99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073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15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5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794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90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082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354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631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148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041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701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390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29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870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747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538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220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84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556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14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29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3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440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6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486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104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75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849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112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26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143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336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8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50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414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4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89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559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148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832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11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740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850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543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922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504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366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10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210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48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141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324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73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820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89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143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582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025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31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134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14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240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083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749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586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717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381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099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79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13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25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334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320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407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72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222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724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427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051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665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364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242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653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98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280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46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538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101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322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549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83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336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10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840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174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017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430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63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96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567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82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982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8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21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39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658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776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37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87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63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673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28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462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452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206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749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246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974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090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85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15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102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96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137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912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039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90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121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015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123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218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158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23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158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317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07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859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3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28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16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166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859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41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062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818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261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430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345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02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296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273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938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731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040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683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397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7058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315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462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076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542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697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937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744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782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199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453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847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7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454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98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784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4296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139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582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85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960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1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634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164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153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432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94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429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724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97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476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72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53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42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080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298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685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984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444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251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968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489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904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590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391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94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678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360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8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219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404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79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073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982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67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470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16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217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041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7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981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94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54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118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894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640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845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032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139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942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313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19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858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214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174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25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714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01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600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078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851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3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342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02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785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85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138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32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765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09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541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77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260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423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630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545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318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551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838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77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029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06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687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081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426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110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758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621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584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943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463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15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170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380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949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85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290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79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112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11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979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60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733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10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146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088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703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41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984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050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032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97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011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2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489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858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350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788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90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734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929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0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362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754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116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0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236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096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5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541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491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245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392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283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114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314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65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586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7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708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030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348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657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716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88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368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501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478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47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34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56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835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521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077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405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060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632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284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70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578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24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949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849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881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487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71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467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582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372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0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171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323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18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35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848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662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407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3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607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818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918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685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07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17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712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80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663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86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070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529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156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008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724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89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638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837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055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917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845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42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24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357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775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74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27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483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846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35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9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097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85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686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201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798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38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8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91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79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6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1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631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83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1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17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567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7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371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27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68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41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29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952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261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53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161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757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552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044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72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656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999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337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776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098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667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432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607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89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298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620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84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859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492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706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258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812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510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50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329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538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692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49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262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441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456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4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24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56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651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008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293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104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64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773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16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44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749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178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989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214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669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386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19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8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161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88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756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86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673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663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04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883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103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148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171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846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639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267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hyperlink" Target="https://id.wikipedia.org/wiki/Shopee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pojoksosmed.com/marketplace/sejarah-shopee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EB61C23-8FA7-406A-A06A-263D9BED4C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05</TotalTime>
  <Pages>2</Pages>
  <Words>552</Words>
  <Characters>314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36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ammad irvan</dc:creator>
  <cp:lastModifiedBy>muhammad irvan</cp:lastModifiedBy>
  <cp:revision>231</cp:revision>
  <dcterms:created xsi:type="dcterms:W3CDTF">2022-01-13T16:19:00Z</dcterms:created>
  <dcterms:modified xsi:type="dcterms:W3CDTF">2022-01-30T1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ad17a75-429e-3abd-9605-5305d2d98f6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